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oter9.xml" ContentType="application/vnd.openxmlformats-officedocument.wordprocessingml.footer+xml"/>
  <Override PartName="/word/footer10.xml" ContentType="application/vnd.openxmlformats-officedocument.wordprocessingml.footer+xml"/>
  <Override PartName="/word/footer11.xml" ContentType="application/vnd.openxmlformats-officedocument.wordprocessingml.footer+xml"/>
  <Override PartName="/word/footer12.xml" ContentType="application/vnd.openxmlformats-officedocument.wordprocessingml.footer+xml"/>
  <Override PartName="/word/header3.xml" ContentType="application/vnd.openxmlformats-officedocument.wordprocessingml.header+xml"/>
  <Override PartName="/word/footer13.xml" ContentType="application/vnd.openxmlformats-officedocument.wordprocessingml.footer+xml"/>
  <Override PartName="/word/footer14.xml" ContentType="application/vnd.openxmlformats-officedocument.wordprocessingml.footer+xml"/>
  <Override PartName="/word/footer15.xml" ContentType="application/vnd.openxmlformats-officedocument.wordprocessingml.footer+xml"/>
  <Override PartName="/word/footer16.xml" ContentType="application/vnd.openxmlformats-officedocument.wordprocessingml.footer+xml"/>
  <Override PartName="/word/footer1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4B4DD6" w14:textId="77777777" w:rsidR="00EA6A24" w:rsidRPr="005C7054" w:rsidRDefault="00EA6A24" w:rsidP="00EA6A24">
      <w:r w:rsidRPr="005C7054">
        <w:rPr>
          <w:b/>
          <w:noProof/>
          <w:color w:val="808080"/>
          <w:sz w:val="28"/>
          <w:szCs w:val="28"/>
        </w:rPr>
        <w:drawing>
          <wp:anchor distT="0" distB="0" distL="114300" distR="114300" simplePos="0" relativeHeight="251698176" behindDoc="0" locked="1" layoutInCell="1" allowOverlap="1" wp14:anchorId="7EBBFB13" wp14:editId="0C9BFB25">
            <wp:simplePos x="0" y="0"/>
            <wp:positionH relativeFrom="column">
              <wp:posOffset>1543050</wp:posOffset>
            </wp:positionH>
            <wp:positionV relativeFrom="paragraph">
              <wp:posOffset>-900430</wp:posOffset>
            </wp:positionV>
            <wp:extent cx="1936800" cy="961200"/>
            <wp:effectExtent l="0" t="0" r="6350" b="0"/>
            <wp:wrapNone/>
            <wp:docPr id="12" name="Imagem 12" descr="EE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EE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6800" cy="96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8F5D5AC" w14:textId="77777777" w:rsidR="00EA6A24" w:rsidRPr="005C7054" w:rsidRDefault="00EA6A24" w:rsidP="00EA6A24"/>
    <w:p w14:paraId="2A12F38A" w14:textId="4331C01C" w:rsidR="00EA6A24" w:rsidRPr="005C7054" w:rsidRDefault="00EA6A24" w:rsidP="00EA6A24">
      <w:pPr>
        <w:spacing w:after="0" w:line="240" w:lineRule="auto"/>
        <w:ind w:left="2410"/>
        <w:contextualSpacing w:val="0"/>
        <w:jc w:val="left"/>
        <w:rPr>
          <w:b/>
          <w:color w:val="808080"/>
          <w:sz w:val="29"/>
          <w:szCs w:val="29"/>
        </w:rPr>
      </w:pPr>
      <w:r w:rsidRPr="005C7054">
        <w:rPr>
          <w:b/>
          <w:color w:val="808080"/>
          <w:sz w:val="29"/>
          <w:szCs w:val="29"/>
        </w:rPr>
        <w:t>Universid</w:t>
      </w:r>
      <w:r w:rsidR="00A42CDB" w:rsidRPr="005C7054">
        <w:rPr>
          <w:b/>
          <w:color w:val="808080"/>
          <w:sz w:val="29"/>
          <w:szCs w:val="29"/>
        </w:rPr>
        <w:t>ade do Minho</w:t>
      </w:r>
    </w:p>
    <w:p w14:paraId="3415B69F" w14:textId="77777777" w:rsidR="00EA6A24" w:rsidRPr="005C7054" w:rsidRDefault="00EA6A24" w:rsidP="00EA6A24">
      <w:pPr>
        <w:ind w:left="2410"/>
        <w:rPr>
          <w:color w:val="808080"/>
          <w:sz w:val="28"/>
          <w:szCs w:val="28"/>
        </w:rPr>
      </w:pPr>
      <w:r w:rsidRPr="005C7054">
        <w:rPr>
          <w:color w:val="808080"/>
          <w:sz w:val="28"/>
          <w:szCs w:val="28"/>
        </w:rPr>
        <w:t>Escola de Engenharia</w:t>
      </w:r>
    </w:p>
    <w:p w14:paraId="400BC229" w14:textId="77777777" w:rsidR="00EA6A24" w:rsidRPr="005C7054" w:rsidRDefault="00EA6A24" w:rsidP="00EA6A24">
      <w:pPr>
        <w:rPr>
          <w:color w:val="808080"/>
          <w:sz w:val="22"/>
        </w:rPr>
      </w:pPr>
    </w:p>
    <w:p w14:paraId="1E2474EA" w14:textId="0C02F76F" w:rsidR="00EA6A24" w:rsidRPr="005C7054" w:rsidRDefault="00EA6A24" w:rsidP="00EA6A24">
      <w:pPr>
        <w:ind w:left="3119"/>
      </w:pPr>
    </w:p>
    <w:p w14:paraId="77A5FC90" w14:textId="77777777" w:rsidR="00EA6A24" w:rsidRPr="005C7054" w:rsidRDefault="00EA6A24" w:rsidP="00EA6A24">
      <w:pPr>
        <w:ind w:left="3119"/>
      </w:pPr>
    </w:p>
    <w:p w14:paraId="35D70C0F" w14:textId="77777777" w:rsidR="00EA6A24" w:rsidRPr="005C7054" w:rsidRDefault="00EA6A24" w:rsidP="00EA6A24">
      <w:pPr>
        <w:ind w:left="3119"/>
      </w:pPr>
    </w:p>
    <w:p w14:paraId="15F67D15" w14:textId="77777777" w:rsidR="00EA6A24" w:rsidRPr="005C7054" w:rsidRDefault="00EA6A24" w:rsidP="00EA6A24">
      <w:pPr>
        <w:ind w:left="3119"/>
      </w:pPr>
    </w:p>
    <w:p w14:paraId="2C295C1B" w14:textId="77777777" w:rsidR="00EA6A24" w:rsidRPr="005C7054" w:rsidRDefault="00EA6A24" w:rsidP="00EA6A24">
      <w:pPr>
        <w:ind w:left="3119"/>
      </w:pPr>
    </w:p>
    <w:p w14:paraId="49BF4A9B" w14:textId="77777777" w:rsidR="00EA6A24" w:rsidRPr="005C7054" w:rsidRDefault="00EA6A24" w:rsidP="00EA6A24">
      <w:pPr>
        <w:ind w:left="3119"/>
      </w:pPr>
    </w:p>
    <w:p w14:paraId="4A9DEB22" w14:textId="6C960912" w:rsidR="00EA6A24" w:rsidRPr="005C7054" w:rsidRDefault="00EA6A24" w:rsidP="00EA6A24">
      <w:pPr>
        <w:spacing w:after="0" w:line="240" w:lineRule="auto"/>
        <w:ind w:left="2410" w:right="-285"/>
        <w:contextualSpacing w:val="0"/>
        <w:jc w:val="left"/>
        <w:rPr>
          <w:color w:val="808080"/>
          <w:sz w:val="36"/>
          <w:szCs w:val="36"/>
        </w:rPr>
      </w:pPr>
      <w:r w:rsidRPr="005C7054">
        <w:br/>
      </w:r>
      <w:r w:rsidR="00A42CDB" w:rsidRPr="005C7054">
        <w:rPr>
          <w:color w:val="808080"/>
          <w:sz w:val="36"/>
          <w:szCs w:val="36"/>
        </w:rPr>
        <w:t>Nome do Aluno</w:t>
      </w:r>
    </w:p>
    <w:p w14:paraId="2752547D" w14:textId="7E2823F4" w:rsidR="00EA6A24" w:rsidRPr="005C7054" w:rsidRDefault="00EA6A24" w:rsidP="00EA6A24">
      <w:pPr>
        <w:ind w:left="2410"/>
        <w:rPr>
          <w:sz w:val="12"/>
          <w:szCs w:val="12"/>
        </w:rPr>
      </w:pPr>
    </w:p>
    <w:p w14:paraId="1C8010C9" w14:textId="77777777" w:rsidR="00EA6A24" w:rsidRPr="005C7054" w:rsidRDefault="00EA6A24" w:rsidP="00EA6A24">
      <w:pPr>
        <w:ind w:left="2410"/>
        <w:rPr>
          <w:sz w:val="12"/>
          <w:szCs w:val="12"/>
        </w:rPr>
      </w:pPr>
    </w:p>
    <w:p w14:paraId="7810AC88" w14:textId="77777777" w:rsidR="00EA6A24" w:rsidRPr="005C7054" w:rsidRDefault="00EA6A24" w:rsidP="00EA6A24">
      <w:pPr>
        <w:ind w:left="2410" w:right="-568"/>
        <w:rPr>
          <w:b/>
          <w:color w:val="808080"/>
          <w:sz w:val="36"/>
          <w:szCs w:val="36"/>
        </w:rPr>
      </w:pPr>
      <w:r w:rsidRPr="005C7054">
        <w:rPr>
          <w:b/>
          <w:color w:val="808080"/>
          <w:sz w:val="36"/>
          <w:szCs w:val="36"/>
        </w:rPr>
        <w:t>Título do trabalho</w:t>
      </w:r>
    </w:p>
    <w:p w14:paraId="32B7E27B" w14:textId="6E91A9CD" w:rsidR="00EA6A24" w:rsidRPr="005C7054" w:rsidRDefault="00EA6A24" w:rsidP="00EA6A24">
      <w:pPr>
        <w:ind w:left="2410" w:right="-568"/>
        <w:rPr>
          <w:b/>
          <w:sz w:val="36"/>
          <w:szCs w:val="36"/>
        </w:rPr>
      </w:pPr>
    </w:p>
    <w:p w14:paraId="537852F0" w14:textId="77777777" w:rsidR="00EA6A24" w:rsidRPr="005C7054" w:rsidRDefault="00EA6A24" w:rsidP="00EA6A24">
      <w:pPr>
        <w:ind w:left="2410" w:right="-285"/>
        <w:rPr>
          <w:b/>
          <w:color w:val="808080"/>
          <w:sz w:val="36"/>
          <w:szCs w:val="36"/>
        </w:rPr>
      </w:pPr>
    </w:p>
    <w:p w14:paraId="4A129B40" w14:textId="77777777" w:rsidR="00EA6A24" w:rsidRPr="005C7054" w:rsidRDefault="00EA6A24" w:rsidP="00EA6A24">
      <w:pPr>
        <w:ind w:left="2410" w:right="-285"/>
        <w:rPr>
          <w:b/>
          <w:sz w:val="36"/>
          <w:szCs w:val="36"/>
        </w:rPr>
      </w:pPr>
      <w:r w:rsidRPr="005C7054">
        <w:rPr>
          <w:b/>
          <w:color w:val="808080"/>
          <w:sz w:val="36"/>
          <w:szCs w:val="36"/>
        </w:rPr>
        <w:t xml:space="preserve"> </w:t>
      </w:r>
    </w:p>
    <w:p w14:paraId="46DACCD4" w14:textId="77777777" w:rsidR="00EA6A24" w:rsidRPr="005C7054" w:rsidRDefault="00EA6A24" w:rsidP="00EA6A24">
      <w:pPr>
        <w:ind w:left="3119"/>
        <w:rPr>
          <w:b/>
          <w:sz w:val="36"/>
          <w:szCs w:val="36"/>
        </w:rPr>
      </w:pPr>
    </w:p>
    <w:p w14:paraId="52F0AE0B" w14:textId="77777777" w:rsidR="00EA6A24" w:rsidRPr="005C7054" w:rsidRDefault="00EA6A24" w:rsidP="00EA6A24">
      <w:pPr>
        <w:ind w:left="3119"/>
        <w:rPr>
          <w:b/>
          <w:sz w:val="36"/>
          <w:szCs w:val="36"/>
        </w:rPr>
      </w:pPr>
    </w:p>
    <w:p w14:paraId="7651AB58" w14:textId="77777777" w:rsidR="00EA6A24" w:rsidRPr="005C7054" w:rsidRDefault="00EA6A24" w:rsidP="00EA6A24">
      <w:pPr>
        <w:ind w:left="3119"/>
        <w:rPr>
          <w:b/>
          <w:sz w:val="36"/>
          <w:szCs w:val="36"/>
        </w:rPr>
      </w:pPr>
    </w:p>
    <w:p w14:paraId="36273685" w14:textId="77777777" w:rsidR="00EA6A24" w:rsidRPr="005C7054" w:rsidRDefault="00EA6A24" w:rsidP="00EA6A24">
      <w:pPr>
        <w:ind w:left="3119"/>
        <w:rPr>
          <w:b/>
          <w:sz w:val="36"/>
          <w:szCs w:val="36"/>
        </w:rPr>
      </w:pPr>
    </w:p>
    <w:p w14:paraId="1963675B" w14:textId="77777777" w:rsidR="00EA6A24" w:rsidRPr="005C7054" w:rsidRDefault="00EA6A24" w:rsidP="00EA6A24">
      <w:pPr>
        <w:ind w:left="3119"/>
        <w:rPr>
          <w:b/>
          <w:sz w:val="36"/>
          <w:szCs w:val="36"/>
        </w:rPr>
      </w:pPr>
    </w:p>
    <w:p w14:paraId="1580DC23" w14:textId="77777777" w:rsidR="00EA6A24" w:rsidRPr="005C7054" w:rsidRDefault="00EA6A24" w:rsidP="00EA6A24">
      <w:pPr>
        <w:ind w:left="3119"/>
        <w:rPr>
          <w:b/>
          <w:sz w:val="36"/>
          <w:szCs w:val="36"/>
        </w:rPr>
      </w:pPr>
    </w:p>
    <w:p w14:paraId="0B89E889" w14:textId="77777777" w:rsidR="00EA6A24" w:rsidRPr="005C7054" w:rsidRDefault="00EA6A24" w:rsidP="00EA6A24">
      <w:pPr>
        <w:ind w:left="3119"/>
        <w:rPr>
          <w:b/>
          <w:sz w:val="36"/>
          <w:szCs w:val="36"/>
        </w:rPr>
      </w:pPr>
    </w:p>
    <w:p w14:paraId="72390EFC" w14:textId="3ED71136" w:rsidR="00EA6A24" w:rsidRPr="005C7054" w:rsidRDefault="00EA6A24" w:rsidP="005D2A1C">
      <w:pPr>
        <w:ind w:left="2410" w:right="-1135"/>
      </w:pPr>
      <w:r w:rsidRPr="005C7054">
        <w:rPr>
          <w:color w:val="808080"/>
        </w:rPr>
        <w:br/>
        <w:t>[mês] de [ano]</w:t>
      </w:r>
    </w:p>
    <w:p w14:paraId="2E8B3DA2" w14:textId="77777777" w:rsidR="005D2A1C" w:rsidRPr="005C7054" w:rsidRDefault="005D2A1C" w:rsidP="005D2A1C">
      <w:pPr>
        <w:ind w:left="2410"/>
        <w:rPr>
          <w:b/>
          <w:color w:val="808080"/>
          <w:sz w:val="18"/>
          <w:szCs w:val="18"/>
        </w:rPr>
        <w:sectPr w:rsidR="005D2A1C" w:rsidRPr="005C7054" w:rsidSect="00701B43">
          <w:footerReference w:type="default" r:id="rId9"/>
          <w:pgSz w:w="11906" w:h="16838" w:code="9"/>
          <w:pgMar w:top="1418" w:right="1701" w:bottom="284" w:left="1701" w:header="709" w:footer="709" w:gutter="0"/>
          <w:cols w:space="708"/>
          <w:docGrid w:linePitch="360"/>
        </w:sectPr>
      </w:pPr>
    </w:p>
    <w:p w14:paraId="2EC843C6" w14:textId="77777777" w:rsidR="005D2A1C" w:rsidRPr="005C7054" w:rsidRDefault="005D2A1C" w:rsidP="005D2A1C">
      <w:pPr>
        <w:ind w:left="2410"/>
        <w:rPr>
          <w:b/>
          <w:color w:val="808080"/>
          <w:sz w:val="29"/>
          <w:szCs w:val="29"/>
        </w:rPr>
      </w:pPr>
      <w:r w:rsidRPr="005C7054">
        <w:rPr>
          <w:b/>
          <w:noProof/>
          <w:color w:val="808080"/>
          <w:sz w:val="16"/>
          <w:szCs w:val="16"/>
        </w:rPr>
        <w:lastRenderedPageBreak/>
        <w:drawing>
          <wp:anchor distT="0" distB="0" distL="114300" distR="114300" simplePos="0" relativeHeight="251700224" behindDoc="0" locked="1" layoutInCell="1" allowOverlap="1" wp14:anchorId="012F8695" wp14:editId="174AA293">
            <wp:simplePos x="0" y="0"/>
            <wp:positionH relativeFrom="column">
              <wp:posOffset>1544320</wp:posOffset>
            </wp:positionH>
            <wp:positionV relativeFrom="paragraph">
              <wp:posOffset>-900430</wp:posOffset>
            </wp:positionV>
            <wp:extent cx="1936800" cy="961200"/>
            <wp:effectExtent l="0" t="0" r="6350" b="0"/>
            <wp:wrapNone/>
            <wp:docPr id="20" name="Imagem 20" descr="EE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EE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6800" cy="96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B351D71" w14:textId="77777777" w:rsidR="005D2A1C" w:rsidRPr="005C7054" w:rsidRDefault="005D2A1C" w:rsidP="005D2A1C">
      <w:pPr>
        <w:spacing w:after="0" w:line="240" w:lineRule="auto"/>
        <w:ind w:left="2410"/>
        <w:contextualSpacing w:val="0"/>
        <w:rPr>
          <w:b/>
          <w:color w:val="808080"/>
          <w:sz w:val="29"/>
          <w:szCs w:val="29"/>
        </w:rPr>
      </w:pPr>
    </w:p>
    <w:p w14:paraId="57D2687C" w14:textId="0CBB0C80" w:rsidR="005D2A1C" w:rsidRPr="005C7054" w:rsidRDefault="005D2A1C" w:rsidP="005D2A1C">
      <w:pPr>
        <w:spacing w:after="0" w:line="240" w:lineRule="auto"/>
        <w:ind w:left="2410"/>
        <w:contextualSpacing w:val="0"/>
      </w:pPr>
      <w:r w:rsidRPr="005C7054">
        <w:rPr>
          <w:b/>
          <w:color w:val="808080"/>
          <w:sz w:val="29"/>
          <w:szCs w:val="29"/>
        </w:rPr>
        <w:t>Universidade do Minho</w:t>
      </w:r>
    </w:p>
    <w:p w14:paraId="3DFF340A" w14:textId="77777777" w:rsidR="005D2A1C" w:rsidRPr="005C7054" w:rsidRDefault="005D2A1C" w:rsidP="005D2A1C">
      <w:pPr>
        <w:ind w:left="2410"/>
        <w:rPr>
          <w:color w:val="808080"/>
          <w:sz w:val="28"/>
          <w:szCs w:val="28"/>
        </w:rPr>
      </w:pPr>
      <w:r w:rsidRPr="005C7054">
        <w:rPr>
          <w:color w:val="808080"/>
          <w:sz w:val="28"/>
          <w:szCs w:val="28"/>
        </w:rPr>
        <w:t>Escola de Engenharia</w:t>
      </w:r>
    </w:p>
    <w:p w14:paraId="1B7ABCDA" w14:textId="77777777" w:rsidR="001D7599" w:rsidRPr="005C7054" w:rsidRDefault="001D7599" w:rsidP="001D7599">
      <w:pPr>
        <w:spacing w:after="0" w:line="240" w:lineRule="auto"/>
        <w:contextualSpacing w:val="0"/>
        <w:rPr>
          <w:color w:val="808080"/>
          <w:sz w:val="22"/>
        </w:rPr>
      </w:pPr>
    </w:p>
    <w:p w14:paraId="4EABC678" w14:textId="4F2F704A" w:rsidR="001D7599" w:rsidRPr="005C7054" w:rsidRDefault="001D7599" w:rsidP="001D7599">
      <w:pPr>
        <w:spacing w:after="0" w:line="240" w:lineRule="auto"/>
        <w:ind w:left="3119"/>
        <w:contextualSpacing w:val="0"/>
      </w:pPr>
    </w:p>
    <w:p w14:paraId="2EE9CA2D" w14:textId="77777777" w:rsidR="001D7599" w:rsidRPr="005C7054" w:rsidRDefault="001D7599" w:rsidP="001D7599">
      <w:pPr>
        <w:spacing w:after="0" w:line="240" w:lineRule="auto"/>
        <w:ind w:left="2410"/>
        <w:contextualSpacing w:val="0"/>
        <w:rPr>
          <w:b/>
          <w:color w:val="808080"/>
          <w:sz w:val="29"/>
          <w:szCs w:val="29"/>
        </w:rPr>
      </w:pPr>
    </w:p>
    <w:p w14:paraId="59FDFF5B" w14:textId="77777777" w:rsidR="001D7599" w:rsidRPr="005C7054" w:rsidRDefault="001D7599" w:rsidP="001D7599">
      <w:pPr>
        <w:spacing w:after="0" w:line="240" w:lineRule="auto"/>
        <w:ind w:left="3119"/>
        <w:contextualSpacing w:val="0"/>
      </w:pPr>
    </w:p>
    <w:p w14:paraId="003A2C31" w14:textId="77777777" w:rsidR="001D7599" w:rsidRPr="005C7054" w:rsidRDefault="001D7599" w:rsidP="001D7599">
      <w:pPr>
        <w:spacing w:after="0" w:line="240" w:lineRule="auto"/>
        <w:ind w:left="3119"/>
        <w:contextualSpacing w:val="0"/>
      </w:pPr>
    </w:p>
    <w:p w14:paraId="52BDF704" w14:textId="77777777" w:rsidR="001D7599" w:rsidRPr="005C7054" w:rsidRDefault="001D7599" w:rsidP="001D7599">
      <w:pPr>
        <w:spacing w:after="0" w:line="240" w:lineRule="auto"/>
        <w:ind w:left="3119"/>
        <w:contextualSpacing w:val="0"/>
      </w:pPr>
    </w:p>
    <w:p w14:paraId="5CBA3C87" w14:textId="77777777" w:rsidR="001D7599" w:rsidRPr="005C7054" w:rsidRDefault="001D7599" w:rsidP="001D7599">
      <w:pPr>
        <w:spacing w:after="0" w:line="240" w:lineRule="auto"/>
        <w:ind w:left="3119"/>
        <w:contextualSpacing w:val="0"/>
      </w:pPr>
    </w:p>
    <w:p w14:paraId="791C4521" w14:textId="30CF5F15" w:rsidR="001D7599" w:rsidRPr="005C7054" w:rsidRDefault="001D7599" w:rsidP="001D7599">
      <w:pPr>
        <w:spacing w:after="0" w:line="240" w:lineRule="auto"/>
        <w:ind w:left="2410" w:right="-284"/>
        <w:contextualSpacing w:val="0"/>
        <w:rPr>
          <w:color w:val="808080"/>
          <w:sz w:val="36"/>
          <w:szCs w:val="36"/>
        </w:rPr>
      </w:pPr>
      <w:r w:rsidRPr="005C7054">
        <w:br/>
      </w:r>
      <w:r w:rsidR="00A42CDB" w:rsidRPr="005C7054">
        <w:rPr>
          <w:color w:val="808080"/>
          <w:sz w:val="36"/>
          <w:szCs w:val="36"/>
        </w:rPr>
        <w:t>Nome do Aluno</w:t>
      </w:r>
    </w:p>
    <w:p w14:paraId="4C94F0E8" w14:textId="319E3500" w:rsidR="001D7599" w:rsidRPr="005C7054" w:rsidRDefault="001D7599" w:rsidP="001D7599">
      <w:pPr>
        <w:spacing w:after="0" w:line="240" w:lineRule="auto"/>
        <w:ind w:left="2410"/>
        <w:contextualSpacing w:val="0"/>
        <w:rPr>
          <w:sz w:val="12"/>
          <w:szCs w:val="12"/>
        </w:rPr>
      </w:pPr>
    </w:p>
    <w:p w14:paraId="08EAE01B" w14:textId="77777777" w:rsidR="001D7599" w:rsidRPr="005C7054" w:rsidRDefault="001D7599" w:rsidP="001D7599">
      <w:pPr>
        <w:spacing w:after="0" w:line="240" w:lineRule="auto"/>
        <w:ind w:left="2410"/>
        <w:contextualSpacing w:val="0"/>
        <w:rPr>
          <w:sz w:val="12"/>
          <w:szCs w:val="12"/>
        </w:rPr>
      </w:pPr>
    </w:p>
    <w:p w14:paraId="35A42DE5" w14:textId="77777777" w:rsidR="001D7599" w:rsidRPr="005C7054" w:rsidRDefault="001D7599" w:rsidP="001D7599">
      <w:pPr>
        <w:spacing w:after="0" w:line="240" w:lineRule="auto"/>
        <w:ind w:left="2410" w:right="-285"/>
        <w:contextualSpacing w:val="0"/>
        <w:rPr>
          <w:b/>
          <w:color w:val="808080"/>
          <w:sz w:val="36"/>
          <w:szCs w:val="36"/>
        </w:rPr>
      </w:pPr>
      <w:r w:rsidRPr="005C7054">
        <w:rPr>
          <w:b/>
          <w:color w:val="808080"/>
          <w:sz w:val="36"/>
          <w:szCs w:val="36"/>
        </w:rPr>
        <w:t>Título do trabalho</w:t>
      </w:r>
    </w:p>
    <w:p w14:paraId="5EEF30DA" w14:textId="4053A384" w:rsidR="001D7599" w:rsidRPr="005C7054" w:rsidRDefault="001D7599" w:rsidP="001D7599">
      <w:pPr>
        <w:spacing w:after="0" w:line="240" w:lineRule="auto"/>
        <w:ind w:left="2410" w:right="-285"/>
        <w:contextualSpacing w:val="0"/>
        <w:rPr>
          <w:b/>
          <w:sz w:val="36"/>
          <w:szCs w:val="36"/>
        </w:rPr>
      </w:pPr>
    </w:p>
    <w:p w14:paraId="1931FD81" w14:textId="77777777" w:rsidR="001D7599" w:rsidRPr="005C7054" w:rsidRDefault="001D7599" w:rsidP="001D7599">
      <w:pPr>
        <w:spacing w:after="0" w:line="240" w:lineRule="auto"/>
        <w:ind w:left="2410" w:right="-285"/>
        <w:contextualSpacing w:val="0"/>
        <w:rPr>
          <w:b/>
          <w:sz w:val="36"/>
          <w:szCs w:val="36"/>
        </w:rPr>
      </w:pPr>
    </w:p>
    <w:p w14:paraId="2DD6FD54" w14:textId="77777777" w:rsidR="001D7599" w:rsidRPr="005C7054" w:rsidRDefault="001D7599" w:rsidP="001D7599">
      <w:pPr>
        <w:spacing w:after="0" w:line="240" w:lineRule="auto"/>
        <w:ind w:left="2410" w:right="-568"/>
        <w:contextualSpacing w:val="0"/>
        <w:rPr>
          <w:b/>
          <w:sz w:val="36"/>
          <w:szCs w:val="36"/>
        </w:rPr>
      </w:pPr>
    </w:p>
    <w:p w14:paraId="2BC15396" w14:textId="77777777" w:rsidR="001D7599" w:rsidRPr="005C7054" w:rsidRDefault="001D7599" w:rsidP="001D7599">
      <w:pPr>
        <w:spacing w:after="0" w:line="240" w:lineRule="auto"/>
        <w:ind w:left="2410" w:right="-568"/>
        <w:contextualSpacing w:val="0"/>
        <w:rPr>
          <w:b/>
          <w:sz w:val="36"/>
          <w:szCs w:val="36"/>
        </w:rPr>
      </w:pPr>
    </w:p>
    <w:p w14:paraId="32B073B1" w14:textId="77777777" w:rsidR="001D7599" w:rsidRPr="005C7054" w:rsidRDefault="001D7599" w:rsidP="001D7599">
      <w:pPr>
        <w:spacing w:after="0" w:line="240" w:lineRule="auto"/>
        <w:ind w:left="2410" w:right="-568"/>
        <w:contextualSpacing w:val="0"/>
        <w:rPr>
          <w:b/>
          <w:sz w:val="36"/>
          <w:szCs w:val="36"/>
        </w:rPr>
      </w:pPr>
    </w:p>
    <w:p w14:paraId="36530ABE" w14:textId="77777777" w:rsidR="001D7599" w:rsidRPr="005C7054" w:rsidRDefault="001D7599" w:rsidP="001D7599">
      <w:pPr>
        <w:spacing w:after="0" w:line="240" w:lineRule="auto"/>
        <w:ind w:left="2410" w:right="-568"/>
        <w:contextualSpacing w:val="0"/>
        <w:rPr>
          <w:b/>
          <w:sz w:val="36"/>
          <w:szCs w:val="36"/>
        </w:rPr>
      </w:pPr>
    </w:p>
    <w:p w14:paraId="2ACFF2C4" w14:textId="77777777" w:rsidR="001D7599" w:rsidRPr="005C7054" w:rsidRDefault="001D7599" w:rsidP="001D7599">
      <w:pPr>
        <w:spacing w:after="0" w:line="240" w:lineRule="auto"/>
        <w:ind w:left="2410" w:right="-568"/>
        <w:contextualSpacing w:val="0"/>
        <w:rPr>
          <w:b/>
          <w:sz w:val="36"/>
          <w:szCs w:val="36"/>
        </w:rPr>
      </w:pPr>
    </w:p>
    <w:p w14:paraId="06A11795" w14:textId="77777777" w:rsidR="001D7599" w:rsidRPr="005C7054" w:rsidRDefault="001D7599" w:rsidP="001D7599">
      <w:pPr>
        <w:spacing w:after="0" w:line="240" w:lineRule="auto"/>
        <w:ind w:left="3119"/>
        <w:contextualSpacing w:val="0"/>
        <w:rPr>
          <w:b/>
          <w:sz w:val="36"/>
          <w:szCs w:val="36"/>
        </w:rPr>
      </w:pPr>
    </w:p>
    <w:p w14:paraId="6D126274" w14:textId="77777777" w:rsidR="001D7599" w:rsidRPr="005C7054" w:rsidRDefault="001D7599" w:rsidP="001D7599">
      <w:pPr>
        <w:spacing w:after="0" w:line="240" w:lineRule="auto"/>
        <w:ind w:left="3119"/>
        <w:contextualSpacing w:val="0"/>
        <w:rPr>
          <w:b/>
          <w:sz w:val="36"/>
          <w:szCs w:val="36"/>
        </w:rPr>
      </w:pPr>
    </w:p>
    <w:p w14:paraId="7557E63C" w14:textId="77777777" w:rsidR="001D7599" w:rsidRPr="005C7054" w:rsidRDefault="001D7599" w:rsidP="001D7599">
      <w:pPr>
        <w:spacing w:after="0" w:line="240" w:lineRule="auto"/>
        <w:ind w:left="3119"/>
        <w:contextualSpacing w:val="0"/>
        <w:rPr>
          <w:b/>
          <w:sz w:val="36"/>
          <w:szCs w:val="36"/>
        </w:rPr>
      </w:pPr>
    </w:p>
    <w:p w14:paraId="56A46104" w14:textId="53262D06" w:rsidR="005D2A1C" w:rsidRPr="005C7054" w:rsidRDefault="005D2A1C" w:rsidP="001D7599">
      <w:pPr>
        <w:spacing w:after="0" w:line="240" w:lineRule="auto"/>
        <w:ind w:left="2410"/>
        <w:contextualSpacing w:val="0"/>
        <w:rPr>
          <w:color w:val="808080"/>
          <w:sz w:val="28"/>
          <w:szCs w:val="28"/>
        </w:rPr>
      </w:pPr>
      <w:r w:rsidRPr="005C7054">
        <w:rPr>
          <w:color w:val="808080"/>
          <w:sz w:val="28"/>
          <w:szCs w:val="28"/>
        </w:rPr>
        <w:t xml:space="preserve">Dissertação de Mestrado em </w:t>
      </w:r>
      <w:r w:rsidR="00824925">
        <w:rPr>
          <w:color w:val="808080"/>
          <w:sz w:val="28"/>
          <w:szCs w:val="28"/>
        </w:rPr>
        <w:t>…..</w:t>
      </w:r>
    </w:p>
    <w:p w14:paraId="7B2AAFC4" w14:textId="77777777" w:rsidR="005D2A1C" w:rsidRPr="005C7054" w:rsidRDefault="005D2A1C" w:rsidP="005D2A1C">
      <w:pPr>
        <w:spacing w:after="0" w:line="240" w:lineRule="auto"/>
        <w:ind w:left="2410"/>
        <w:contextualSpacing w:val="0"/>
        <w:rPr>
          <w:color w:val="808080"/>
          <w:sz w:val="28"/>
          <w:szCs w:val="28"/>
        </w:rPr>
      </w:pPr>
    </w:p>
    <w:p w14:paraId="2FA5DFD3" w14:textId="77777777" w:rsidR="005D2A1C" w:rsidRPr="005C7054" w:rsidRDefault="005D2A1C" w:rsidP="005D2A1C">
      <w:pPr>
        <w:spacing w:after="0" w:line="240" w:lineRule="auto"/>
        <w:ind w:left="2410"/>
        <w:contextualSpacing w:val="0"/>
        <w:rPr>
          <w:b/>
          <w:color w:val="808080"/>
        </w:rPr>
      </w:pPr>
    </w:p>
    <w:p w14:paraId="0988719B" w14:textId="3EDC6CCB" w:rsidR="005D2A1C" w:rsidRPr="005C7054" w:rsidRDefault="005D2A1C" w:rsidP="005D2A1C">
      <w:pPr>
        <w:spacing w:after="0" w:line="240" w:lineRule="auto"/>
        <w:ind w:left="2410" w:right="-1135"/>
        <w:contextualSpacing w:val="0"/>
        <w:rPr>
          <w:color w:val="808080"/>
          <w:sz w:val="28"/>
          <w:szCs w:val="28"/>
        </w:rPr>
      </w:pPr>
      <w:r w:rsidRPr="005C7054">
        <w:rPr>
          <w:color w:val="808080"/>
          <w:sz w:val="28"/>
          <w:szCs w:val="28"/>
        </w:rPr>
        <w:t>Trabalho efetuado sob a orientação do</w:t>
      </w:r>
      <w:r w:rsidR="00FD3ECE" w:rsidRPr="005C7054">
        <w:rPr>
          <w:color w:val="808080"/>
          <w:sz w:val="28"/>
          <w:szCs w:val="28"/>
        </w:rPr>
        <w:t xml:space="preserve"> (a)</w:t>
      </w:r>
    </w:p>
    <w:p w14:paraId="527AF384" w14:textId="69A44DE7" w:rsidR="005D2A1C" w:rsidRPr="005C7054" w:rsidRDefault="005D2A1C" w:rsidP="005C7054">
      <w:pPr>
        <w:spacing w:after="0" w:line="240" w:lineRule="auto"/>
        <w:ind w:left="2410" w:right="-7"/>
        <w:contextualSpacing w:val="0"/>
        <w:rPr>
          <w:b/>
          <w:color w:val="808080"/>
          <w:sz w:val="28"/>
          <w:szCs w:val="28"/>
        </w:rPr>
      </w:pPr>
      <w:r w:rsidRPr="005C7054">
        <w:rPr>
          <w:b/>
          <w:color w:val="808080"/>
          <w:sz w:val="28"/>
          <w:szCs w:val="28"/>
        </w:rPr>
        <w:t>Professor</w:t>
      </w:r>
      <w:r w:rsidR="00FD3ECE" w:rsidRPr="005C7054">
        <w:rPr>
          <w:b/>
          <w:color w:val="808080"/>
          <w:sz w:val="28"/>
          <w:szCs w:val="28"/>
        </w:rPr>
        <w:t>(a)</w:t>
      </w:r>
      <w:r w:rsidRPr="005C7054">
        <w:rPr>
          <w:b/>
          <w:color w:val="808080"/>
          <w:sz w:val="28"/>
          <w:szCs w:val="28"/>
        </w:rPr>
        <w:t xml:space="preserve"> Doutor</w:t>
      </w:r>
      <w:r w:rsidR="00FD3ECE" w:rsidRPr="005C7054">
        <w:rPr>
          <w:b/>
          <w:color w:val="808080"/>
          <w:sz w:val="28"/>
          <w:szCs w:val="28"/>
        </w:rPr>
        <w:t>(a)</w:t>
      </w:r>
      <w:r w:rsidRPr="005C7054">
        <w:rPr>
          <w:b/>
          <w:color w:val="808080"/>
          <w:sz w:val="28"/>
          <w:szCs w:val="28"/>
        </w:rPr>
        <w:t xml:space="preserve"> [Nome Orientador]</w:t>
      </w:r>
    </w:p>
    <w:p w14:paraId="6641C5DB" w14:textId="587F9981" w:rsidR="005D2A1C" w:rsidRPr="005C7054" w:rsidRDefault="005D2A1C" w:rsidP="005D2A1C">
      <w:pPr>
        <w:spacing w:after="0" w:line="240" w:lineRule="auto"/>
        <w:ind w:left="3119" w:right="-1135"/>
        <w:contextualSpacing w:val="0"/>
        <w:rPr>
          <w:b/>
          <w:color w:val="808080"/>
          <w:sz w:val="28"/>
          <w:szCs w:val="28"/>
        </w:rPr>
      </w:pPr>
    </w:p>
    <w:p w14:paraId="3230BBFC" w14:textId="77777777" w:rsidR="005D2A1C" w:rsidRPr="005C7054" w:rsidRDefault="005D2A1C" w:rsidP="005D2A1C">
      <w:pPr>
        <w:spacing w:after="0" w:line="240" w:lineRule="auto"/>
        <w:ind w:left="3119" w:right="-1135"/>
        <w:contextualSpacing w:val="0"/>
        <w:rPr>
          <w:b/>
          <w:color w:val="808080"/>
          <w:sz w:val="28"/>
          <w:szCs w:val="28"/>
        </w:rPr>
      </w:pPr>
    </w:p>
    <w:p w14:paraId="04505102" w14:textId="77777777" w:rsidR="005D2A1C" w:rsidRPr="005C7054" w:rsidRDefault="005D2A1C" w:rsidP="005D2A1C">
      <w:pPr>
        <w:spacing w:after="0" w:line="240" w:lineRule="auto"/>
        <w:ind w:left="3119" w:right="-1135"/>
        <w:contextualSpacing w:val="0"/>
        <w:rPr>
          <w:b/>
          <w:color w:val="808080"/>
          <w:sz w:val="28"/>
          <w:szCs w:val="28"/>
        </w:rPr>
      </w:pPr>
    </w:p>
    <w:p w14:paraId="792906E4" w14:textId="187B7CB4" w:rsidR="005D2A1C" w:rsidRPr="005C7054" w:rsidRDefault="005D2A1C" w:rsidP="005D2A1C">
      <w:pPr>
        <w:spacing w:after="0" w:line="240" w:lineRule="auto"/>
        <w:ind w:left="3119" w:right="-1135"/>
        <w:contextualSpacing w:val="0"/>
        <w:rPr>
          <w:b/>
          <w:color w:val="808080"/>
          <w:sz w:val="28"/>
          <w:szCs w:val="28"/>
        </w:rPr>
      </w:pPr>
    </w:p>
    <w:p w14:paraId="35FA415B" w14:textId="77777777" w:rsidR="005D2A1C" w:rsidRPr="005C7054" w:rsidRDefault="005D2A1C" w:rsidP="005D2A1C">
      <w:pPr>
        <w:spacing w:after="0" w:line="240" w:lineRule="auto"/>
        <w:ind w:left="3119" w:right="-1135"/>
        <w:contextualSpacing w:val="0"/>
        <w:rPr>
          <w:b/>
          <w:color w:val="808080"/>
          <w:sz w:val="28"/>
          <w:szCs w:val="28"/>
        </w:rPr>
      </w:pPr>
    </w:p>
    <w:p w14:paraId="5CAA0285" w14:textId="77777777" w:rsidR="005D2A1C" w:rsidRPr="005C7054" w:rsidRDefault="005D2A1C" w:rsidP="005D2A1C">
      <w:pPr>
        <w:spacing w:after="0" w:line="240" w:lineRule="auto"/>
        <w:ind w:left="2410" w:right="-1135"/>
        <w:contextualSpacing w:val="0"/>
        <w:rPr>
          <w:color w:val="808080"/>
        </w:rPr>
      </w:pPr>
      <w:r w:rsidRPr="005C7054">
        <w:rPr>
          <w:color w:val="808080"/>
        </w:rPr>
        <w:t>[mês] de [ano]</w:t>
      </w:r>
    </w:p>
    <w:p w14:paraId="1BE8FE56" w14:textId="354C0A19" w:rsidR="00926B9A" w:rsidRPr="005C7054" w:rsidRDefault="00926B9A" w:rsidP="00926B9A"/>
    <w:p w14:paraId="69369319" w14:textId="77777777" w:rsidR="008D2C5F" w:rsidRPr="005C7054" w:rsidRDefault="008D2C5F" w:rsidP="00777BE0">
      <w:pPr>
        <w:rPr>
          <w:color w:val="595959" w:themeColor="text1" w:themeTint="A6"/>
          <w:sz w:val="20"/>
        </w:rPr>
        <w:sectPr w:rsidR="008D2C5F" w:rsidRPr="005C7054" w:rsidSect="00EA6A24">
          <w:headerReference w:type="even" r:id="rId10"/>
          <w:footerReference w:type="even" r:id="rId11"/>
          <w:footerReference w:type="first" r:id="rId12"/>
          <w:pgSz w:w="11900" w:h="16840" w:code="9"/>
          <w:pgMar w:top="1418" w:right="1701" w:bottom="284" w:left="1701" w:header="709" w:footer="709" w:gutter="0"/>
          <w:pgNumType w:fmt="upperRoman" w:start="1"/>
          <w:cols w:space="708"/>
          <w:docGrid w:linePitch="299"/>
        </w:sectPr>
      </w:pPr>
    </w:p>
    <w:p w14:paraId="2D6153B6" w14:textId="74430B55" w:rsidR="002D04C5" w:rsidRPr="005C7054" w:rsidRDefault="00B76152" w:rsidP="002D04C5">
      <w:pPr>
        <w:spacing w:after="0"/>
        <w:jc w:val="center"/>
        <w:rPr>
          <w:b/>
          <w:smallCaps/>
          <w:szCs w:val="24"/>
        </w:rPr>
      </w:pPr>
      <w:r w:rsidRPr="005C7054">
        <w:rPr>
          <w:b/>
          <w:smallCaps/>
          <w:szCs w:val="24"/>
        </w:rPr>
        <w:lastRenderedPageBreak/>
        <w:t>Direitos de Autor e Condições de Utilização do Trabalho por Terceiros</w:t>
      </w:r>
    </w:p>
    <w:p w14:paraId="311D7105" w14:textId="77777777" w:rsidR="002D04C5" w:rsidRPr="005C7054" w:rsidRDefault="002D04C5" w:rsidP="002D04C5">
      <w:pPr>
        <w:contextualSpacing w:val="0"/>
      </w:pPr>
    </w:p>
    <w:p w14:paraId="52D9DBAA" w14:textId="5605A1CF" w:rsidR="002D04C5" w:rsidRPr="005C7054" w:rsidRDefault="002D04C5" w:rsidP="002D04C5">
      <w:pPr>
        <w:contextualSpacing w:val="0"/>
      </w:pPr>
      <w:r w:rsidRPr="005C7054">
        <w:t>Este é um trabalho académico que pode ser utilizado por terceiros desde que respeitadas as regras e boas práticas internacionalmente aceites, no que concerne aos direitos de autor e direitos conexos.</w:t>
      </w:r>
    </w:p>
    <w:p w14:paraId="0ACCD783" w14:textId="495A6B5D" w:rsidR="002D04C5" w:rsidRPr="005C7054" w:rsidRDefault="002D04C5" w:rsidP="002D04C5">
      <w:pPr>
        <w:contextualSpacing w:val="0"/>
      </w:pPr>
      <w:r w:rsidRPr="005C7054">
        <w:t xml:space="preserve">Assim, o presente trabalho pode ser utilizado nos termos previstos na licença </w:t>
      </w:r>
      <w:hyperlink r:id="rId13" w:history="1">
        <w:r w:rsidRPr="005C7054">
          <w:t>abaixo</w:t>
        </w:r>
      </w:hyperlink>
      <w:r w:rsidRPr="005C7054">
        <w:t xml:space="preserve"> indicada.</w:t>
      </w:r>
    </w:p>
    <w:p w14:paraId="6F746C64" w14:textId="77777777" w:rsidR="002D04C5" w:rsidRPr="005C7054" w:rsidRDefault="002D04C5" w:rsidP="002D04C5">
      <w:pPr>
        <w:contextualSpacing w:val="0"/>
      </w:pPr>
      <w:r w:rsidRPr="005C7054">
        <w:t xml:space="preserve">Caso o utilizador necessite de permissão para poder fazer um uso do trabalho em condições não previstas no licenciamento indicado, deverá contactar o autor, através do </w:t>
      </w:r>
      <w:proofErr w:type="spellStart"/>
      <w:r w:rsidRPr="005C7054">
        <w:t>RepositóriUM</w:t>
      </w:r>
      <w:proofErr w:type="spellEnd"/>
      <w:r w:rsidRPr="005C7054">
        <w:t xml:space="preserve"> da Universidade do Minho.</w:t>
      </w:r>
    </w:p>
    <w:p w14:paraId="606F342F" w14:textId="4740CFC6" w:rsidR="002D04C5" w:rsidRPr="005C7054" w:rsidRDefault="002D04C5" w:rsidP="00134A81">
      <w:pPr>
        <w:rPr>
          <w:b/>
          <w:i/>
        </w:rPr>
      </w:pPr>
      <w:r w:rsidRPr="005C7054">
        <w:rPr>
          <w:b/>
          <w:i/>
        </w:rPr>
        <w:t>Licença concedida aos utilizadores deste trabalho</w:t>
      </w:r>
    </w:p>
    <w:p w14:paraId="1C6FB15A" w14:textId="19B8ADF5" w:rsidR="002B4A72" w:rsidRPr="005C7054" w:rsidRDefault="002B4A72" w:rsidP="00134A81">
      <w:pPr>
        <w:rPr>
          <w:b/>
          <w:i/>
        </w:rPr>
      </w:pPr>
      <w:r w:rsidRPr="005C7054">
        <w:rPr>
          <w:b/>
          <w:i/>
          <w:highlight w:val="yellow"/>
        </w:rPr>
        <w:t>NOTA: A licença pode ser diferente! Ver despacho!</w:t>
      </w:r>
    </w:p>
    <w:p w14:paraId="32BBB288" w14:textId="77777777" w:rsidR="002D04C5" w:rsidRPr="005C7054" w:rsidRDefault="002D04C5" w:rsidP="002D04C5">
      <w:pPr>
        <w:contextualSpacing w:val="0"/>
      </w:pPr>
    </w:p>
    <w:p w14:paraId="65BCD9B4" w14:textId="77777777" w:rsidR="002D04C5" w:rsidRPr="005C7054" w:rsidRDefault="002D04C5" w:rsidP="002D04C5">
      <w:pPr>
        <w:shd w:val="clear" w:color="auto" w:fill="FFFFFF"/>
        <w:spacing w:after="0"/>
        <w:rPr>
          <w:rFonts w:cs="Arial"/>
          <w:sz w:val="15"/>
          <w:szCs w:val="15"/>
          <w:lang w:val="en-US"/>
        </w:rPr>
      </w:pPr>
      <w:r w:rsidRPr="005C7054">
        <w:rPr>
          <w:rFonts w:cs="Arial"/>
          <w:noProof/>
          <w:sz w:val="15"/>
          <w:szCs w:val="15"/>
        </w:rPr>
        <w:drawing>
          <wp:inline distT="0" distB="0" distL="0" distR="0" wp14:anchorId="50FBAE9B" wp14:editId="6266414E">
            <wp:extent cx="839470" cy="295275"/>
            <wp:effectExtent l="0" t="0" r="0" b="9525"/>
            <wp:docPr id="53" name="Imagem 1" descr="https://licensebuttons.net/l/by/3.0/88x3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icensebuttons.net/l/by/3.0/88x3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9470" cy="295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F8C77A" w14:textId="77777777" w:rsidR="002D04C5" w:rsidRPr="005C7054" w:rsidRDefault="002D04C5" w:rsidP="002D04C5">
      <w:pPr>
        <w:shd w:val="clear" w:color="auto" w:fill="FFFFFF"/>
        <w:spacing w:after="0"/>
        <w:rPr>
          <w:rFonts w:cs="Arial"/>
          <w:sz w:val="20"/>
          <w:szCs w:val="20"/>
        </w:rPr>
      </w:pPr>
      <w:r w:rsidRPr="005C7054">
        <w:rPr>
          <w:rFonts w:cs="Arial"/>
          <w:b/>
          <w:bCs/>
          <w:sz w:val="20"/>
          <w:szCs w:val="20"/>
        </w:rPr>
        <w:t xml:space="preserve">Atribuição </w:t>
      </w:r>
      <w:r w:rsidRPr="005C7054">
        <w:rPr>
          <w:rFonts w:cs="Arial"/>
          <w:b/>
          <w:bCs/>
          <w:sz w:val="20"/>
          <w:szCs w:val="20"/>
        </w:rPr>
        <w:br/>
        <w:t>CC BY</w:t>
      </w:r>
      <w:r w:rsidRPr="005C7054">
        <w:rPr>
          <w:rFonts w:cs="Arial"/>
          <w:sz w:val="20"/>
          <w:szCs w:val="20"/>
        </w:rPr>
        <w:t xml:space="preserve"> </w:t>
      </w:r>
    </w:p>
    <w:p w14:paraId="1B095B2E" w14:textId="2CD5B4FD" w:rsidR="002D04C5" w:rsidRPr="005C7054" w:rsidRDefault="0028597E" w:rsidP="002D04C5">
      <w:pPr>
        <w:shd w:val="clear" w:color="auto" w:fill="FFFFFF"/>
        <w:spacing w:before="120" w:after="240"/>
        <w:rPr>
          <w:rFonts w:cs="Arial"/>
          <w:sz w:val="20"/>
          <w:szCs w:val="20"/>
        </w:rPr>
      </w:pPr>
      <w:hyperlink r:id="rId15" w:history="1">
        <w:r w:rsidR="002D04C5" w:rsidRPr="005C7054">
          <w:rPr>
            <w:rStyle w:val="Hiperligao"/>
            <w:rFonts w:cs="Arial"/>
            <w:sz w:val="20"/>
            <w:szCs w:val="20"/>
          </w:rPr>
          <w:t>https://creativecommons.org/licenses/by/4.0/</w:t>
        </w:r>
      </w:hyperlink>
    </w:p>
    <w:p w14:paraId="492C45C3" w14:textId="427D264D" w:rsidR="00D85E34" w:rsidRPr="005C7054" w:rsidRDefault="00D85E34" w:rsidP="00893EEF">
      <w:pPr>
        <w:contextualSpacing w:val="0"/>
      </w:pPr>
    </w:p>
    <w:p w14:paraId="5633375B" w14:textId="77777777" w:rsidR="00D85E34" w:rsidRPr="005C7054" w:rsidRDefault="00D85E34" w:rsidP="00893EEF">
      <w:pPr>
        <w:contextualSpacing w:val="0"/>
      </w:pPr>
    </w:p>
    <w:p w14:paraId="7C303098" w14:textId="77777777" w:rsidR="00893EEF" w:rsidRPr="005C7054" w:rsidRDefault="00893EEF" w:rsidP="00893EEF">
      <w:pPr>
        <w:contextualSpacing w:val="0"/>
      </w:pPr>
    </w:p>
    <w:p w14:paraId="2A2E6FF4" w14:textId="77777777" w:rsidR="00893EEF" w:rsidRPr="005C7054" w:rsidRDefault="00893EEF" w:rsidP="00893EEF">
      <w:pPr>
        <w:contextualSpacing w:val="0"/>
        <w:sectPr w:rsidR="00893EEF" w:rsidRPr="005C7054" w:rsidSect="002D04C5">
          <w:headerReference w:type="default" r:id="rId16"/>
          <w:footerReference w:type="default" r:id="rId17"/>
          <w:pgSz w:w="11900" w:h="16840" w:code="9"/>
          <w:pgMar w:top="1418" w:right="1418" w:bottom="1418" w:left="1418" w:header="709" w:footer="709" w:gutter="0"/>
          <w:pgNumType w:fmt="lowerRoman" w:start="2"/>
          <w:cols w:space="708"/>
          <w:docGrid w:linePitch="299"/>
        </w:sectPr>
      </w:pPr>
    </w:p>
    <w:p w14:paraId="3822B7B2" w14:textId="72898D6B" w:rsidR="00171AB2" w:rsidRPr="005C7054" w:rsidRDefault="00171AB2" w:rsidP="000B6378">
      <w:pPr>
        <w:pStyle w:val="Ttulo1"/>
        <w:numPr>
          <w:ilvl w:val="0"/>
          <w:numId w:val="0"/>
        </w:numPr>
        <w:rPr>
          <w:lang w:val="pt-PT"/>
        </w:rPr>
      </w:pPr>
      <w:bookmarkStart w:id="0" w:name="_Ref529107228"/>
      <w:bookmarkStart w:id="1" w:name="_Toc82953195"/>
      <w:r w:rsidRPr="005C7054">
        <w:rPr>
          <w:lang w:val="pt-PT"/>
        </w:rPr>
        <w:lastRenderedPageBreak/>
        <w:t>Agradecimentos</w:t>
      </w:r>
      <w:bookmarkEnd w:id="0"/>
      <w:bookmarkEnd w:id="1"/>
    </w:p>
    <w:p w14:paraId="156FD68E" w14:textId="2DBA2AE4" w:rsidR="00155D22" w:rsidRPr="005C7054" w:rsidRDefault="00BB5672" w:rsidP="00FA5101">
      <w:pPr>
        <w:contextualSpacing w:val="0"/>
      </w:pPr>
      <w:r w:rsidRPr="005C7054">
        <w:t>…</w:t>
      </w:r>
    </w:p>
    <w:p w14:paraId="3C9CB112" w14:textId="2D63D709" w:rsidR="00893EEF" w:rsidRPr="005C7054" w:rsidRDefault="00893EEF" w:rsidP="00FA5101">
      <w:pPr>
        <w:contextualSpacing w:val="0"/>
      </w:pPr>
    </w:p>
    <w:p w14:paraId="6A3D427E" w14:textId="77777777" w:rsidR="00893EEF" w:rsidRPr="005C7054" w:rsidRDefault="00893EEF" w:rsidP="00FA5101">
      <w:pPr>
        <w:contextualSpacing w:val="0"/>
      </w:pPr>
    </w:p>
    <w:p w14:paraId="437CDAD8" w14:textId="77777777" w:rsidR="008D2C5F" w:rsidRPr="005C7054" w:rsidRDefault="008D2C5F" w:rsidP="00893EEF">
      <w:pPr>
        <w:contextualSpacing w:val="0"/>
        <w:sectPr w:rsidR="008D2C5F" w:rsidRPr="005C7054" w:rsidSect="002D04C5">
          <w:footerReference w:type="default" r:id="rId18"/>
          <w:pgSz w:w="11900" w:h="16840" w:code="9"/>
          <w:pgMar w:top="1418" w:right="1418" w:bottom="1418" w:left="1418" w:header="709" w:footer="709" w:gutter="0"/>
          <w:pgNumType w:fmt="lowerRoman"/>
          <w:cols w:space="708"/>
          <w:docGrid w:linePitch="299"/>
        </w:sectPr>
      </w:pPr>
    </w:p>
    <w:p w14:paraId="55E9EE0E" w14:textId="77777777" w:rsidR="002D04C5" w:rsidRPr="005C7054" w:rsidRDefault="002D04C5" w:rsidP="002D04C5">
      <w:pPr>
        <w:pStyle w:val="Default"/>
        <w:spacing w:line="360" w:lineRule="auto"/>
        <w:jc w:val="center"/>
        <w:rPr>
          <w:b/>
        </w:rPr>
      </w:pPr>
      <w:r w:rsidRPr="005C7054">
        <w:rPr>
          <w:b/>
        </w:rPr>
        <w:lastRenderedPageBreak/>
        <w:t xml:space="preserve">DECLARAÇÃO DE INTEGRIDADE </w:t>
      </w:r>
    </w:p>
    <w:p w14:paraId="0A5E76A4" w14:textId="77777777" w:rsidR="002D04C5" w:rsidRPr="005C7054" w:rsidRDefault="002D04C5" w:rsidP="002D04C5">
      <w:pPr>
        <w:contextualSpacing w:val="0"/>
      </w:pPr>
    </w:p>
    <w:p w14:paraId="64FA261A" w14:textId="77777777" w:rsidR="002D04C5" w:rsidRPr="005C7054" w:rsidRDefault="002D04C5" w:rsidP="002D04C5">
      <w:pPr>
        <w:contextualSpacing w:val="0"/>
      </w:pPr>
      <w:r w:rsidRPr="005C7054">
        <w:t xml:space="preserve">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. </w:t>
      </w:r>
    </w:p>
    <w:p w14:paraId="6B9499F2" w14:textId="77777777" w:rsidR="002D04C5" w:rsidRPr="005C7054" w:rsidRDefault="002D04C5" w:rsidP="002D04C5">
      <w:pPr>
        <w:contextualSpacing w:val="0"/>
      </w:pPr>
      <w:r w:rsidRPr="005C7054">
        <w:t>Mais declaro que conheço e que respeitei o Código de Conduta Ética da Universidade do Minho.</w:t>
      </w:r>
    </w:p>
    <w:p w14:paraId="74EBF15C" w14:textId="77777777" w:rsidR="00893EEF" w:rsidRPr="005C7054" w:rsidRDefault="00893EEF" w:rsidP="00893EEF">
      <w:pPr>
        <w:contextualSpacing w:val="0"/>
      </w:pPr>
    </w:p>
    <w:p w14:paraId="3A421F80" w14:textId="77777777" w:rsidR="00893EEF" w:rsidRPr="005C7054" w:rsidRDefault="00893EEF" w:rsidP="00893EEF">
      <w:pPr>
        <w:contextualSpacing w:val="0"/>
      </w:pPr>
    </w:p>
    <w:p w14:paraId="67133644" w14:textId="77777777" w:rsidR="00893EEF" w:rsidRPr="005C7054" w:rsidRDefault="00893EEF" w:rsidP="00893EEF">
      <w:pPr>
        <w:contextualSpacing w:val="0"/>
      </w:pPr>
    </w:p>
    <w:p w14:paraId="48B86296" w14:textId="77777777" w:rsidR="00893EEF" w:rsidRPr="005C7054" w:rsidRDefault="00893EEF" w:rsidP="00893EEF">
      <w:pPr>
        <w:contextualSpacing w:val="0"/>
      </w:pPr>
    </w:p>
    <w:p w14:paraId="0B4CB2A7" w14:textId="77777777" w:rsidR="00893EEF" w:rsidRPr="005C7054" w:rsidRDefault="00893EEF" w:rsidP="00893EEF">
      <w:pPr>
        <w:contextualSpacing w:val="0"/>
      </w:pPr>
    </w:p>
    <w:p w14:paraId="16A1B0FE" w14:textId="64AAE62A" w:rsidR="00893EEF" w:rsidRPr="005C7054" w:rsidRDefault="00893EEF" w:rsidP="008D2C5F">
      <w:pPr>
        <w:contextualSpacing w:val="0"/>
        <w:rPr>
          <w:b/>
          <w:smallCaps/>
        </w:rPr>
        <w:sectPr w:rsidR="00893EEF" w:rsidRPr="005C7054" w:rsidSect="002D04C5">
          <w:footerReference w:type="default" r:id="rId19"/>
          <w:pgSz w:w="11900" w:h="16840" w:code="9"/>
          <w:pgMar w:top="1418" w:right="1418" w:bottom="1418" w:left="1418" w:header="709" w:footer="709" w:gutter="0"/>
          <w:pgNumType w:fmt="lowerRoman"/>
          <w:cols w:space="708"/>
          <w:docGrid w:linePitch="299"/>
        </w:sectPr>
      </w:pPr>
    </w:p>
    <w:p w14:paraId="26AA371B" w14:textId="32F60F37" w:rsidR="009B1A5C" w:rsidRPr="005C7054" w:rsidRDefault="009B1A5C" w:rsidP="009B1A5C">
      <w:pPr>
        <w:rPr>
          <w:sz w:val="28"/>
        </w:rPr>
      </w:pPr>
      <w:bookmarkStart w:id="2" w:name="_Ref529107244"/>
      <w:r w:rsidRPr="005C7054">
        <w:rPr>
          <w:sz w:val="28"/>
        </w:rPr>
        <w:lastRenderedPageBreak/>
        <w:t>Título da dissertação</w:t>
      </w:r>
    </w:p>
    <w:p w14:paraId="592B5006" w14:textId="427BE919" w:rsidR="00171AB2" w:rsidRPr="005C7054" w:rsidRDefault="00171AB2" w:rsidP="000B6378">
      <w:pPr>
        <w:pStyle w:val="Ttulo1"/>
        <w:numPr>
          <w:ilvl w:val="0"/>
          <w:numId w:val="0"/>
        </w:numPr>
        <w:rPr>
          <w:lang w:val="pt-PT"/>
        </w:rPr>
      </w:pPr>
      <w:bookmarkStart w:id="3" w:name="_Toc82953196"/>
      <w:r w:rsidRPr="005C7054">
        <w:rPr>
          <w:lang w:val="pt-PT"/>
        </w:rPr>
        <w:t>Resumo</w:t>
      </w:r>
      <w:bookmarkEnd w:id="2"/>
      <w:bookmarkEnd w:id="3"/>
    </w:p>
    <w:p w14:paraId="21883D5C" w14:textId="2F908F20" w:rsidR="005079DD" w:rsidRPr="005C7054" w:rsidRDefault="00BB5672" w:rsidP="00FA5101">
      <w:pPr>
        <w:contextualSpacing w:val="0"/>
      </w:pPr>
      <w:r w:rsidRPr="005C7054">
        <w:t>…</w:t>
      </w:r>
    </w:p>
    <w:p w14:paraId="57CF8E1F" w14:textId="275CE14A" w:rsidR="002B4A72" w:rsidRPr="005C7054" w:rsidRDefault="002B4A72" w:rsidP="00FA5101">
      <w:pPr>
        <w:contextualSpacing w:val="0"/>
      </w:pPr>
      <w:r w:rsidRPr="005C7054">
        <w:t xml:space="preserve">Nota: </w:t>
      </w:r>
      <w:r w:rsidR="00176C68" w:rsidRPr="005C7054">
        <w:t>O resumo e as palavras chave deverão ter a extensão máxima de uma página</w:t>
      </w:r>
      <w:r w:rsidRPr="005C7054">
        <w:t>!</w:t>
      </w:r>
    </w:p>
    <w:p w14:paraId="29DFBBFC" w14:textId="77777777" w:rsidR="009C2337" w:rsidRPr="005C7054" w:rsidRDefault="001F28EE" w:rsidP="009C2337">
      <w:pPr>
        <w:pStyle w:val="Estilo1"/>
        <w:rPr>
          <w:smallCaps/>
          <w:lang w:val="pt-PT"/>
        </w:rPr>
      </w:pPr>
      <w:r w:rsidRPr="005C7054">
        <w:rPr>
          <w:smallCaps/>
          <w:lang w:val="pt-PT"/>
        </w:rPr>
        <w:t>Palavras-C</w:t>
      </w:r>
      <w:r w:rsidR="009C2337" w:rsidRPr="005C7054">
        <w:rPr>
          <w:smallCaps/>
          <w:lang w:val="pt-PT"/>
        </w:rPr>
        <w:t>have</w:t>
      </w:r>
    </w:p>
    <w:p w14:paraId="073B8619" w14:textId="3BAD364A" w:rsidR="00337349" w:rsidRPr="005C7054" w:rsidRDefault="00BB5672" w:rsidP="00FA5101">
      <w:pPr>
        <w:contextualSpacing w:val="0"/>
      </w:pPr>
      <w:r w:rsidRPr="005C7054">
        <w:t>..</w:t>
      </w:r>
      <w:r w:rsidR="00BE2554" w:rsidRPr="005C7054">
        <w:t>.</w:t>
      </w:r>
    </w:p>
    <w:p w14:paraId="7F087E89" w14:textId="62712333" w:rsidR="002B4A72" w:rsidRPr="005C7054" w:rsidRDefault="002B4A72" w:rsidP="00FA5101">
      <w:pPr>
        <w:contextualSpacing w:val="0"/>
      </w:pPr>
      <w:r w:rsidRPr="005C7054">
        <w:t xml:space="preserve">Nota: </w:t>
      </w:r>
      <w:r w:rsidR="00A52AF4" w:rsidRPr="005C7054">
        <w:t>T</w:t>
      </w:r>
      <w:r w:rsidRPr="005C7054">
        <w:t>rês a cinco palavras chave, escritas por ordem alfabética</w:t>
      </w:r>
    </w:p>
    <w:p w14:paraId="6CE4E5BA" w14:textId="7364D746" w:rsidR="008D2C5F" w:rsidRPr="005C7054" w:rsidRDefault="008D2C5F" w:rsidP="00FA5101">
      <w:pPr>
        <w:contextualSpacing w:val="0"/>
      </w:pPr>
    </w:p>
    <w:p w14:paraId="7EA39615" w14:textId="64C194FE" w:rsidR="008D2C5F" w:rsidRPr="005C7054" w:rsidRDefault="008D2C5F" w:rsidP="00FA5101">
      <w:pPr>
        <w:contextualSpacing w:val="0"/>
      </w:pPr>
    </w:p>
    <w:p w14:paraId="717DCDBB" w14:textId="024A69A3" w:rsidR="008D2C5F" w:rsidRPr="005C7054" w:rsidRDefault="008D2C5F" w:rsidP="00FA5101">
      <w:pPr>
        <w:contextualSpacing w:val="0"/>
      </w:pPr>
    </w:p>
    <w:p w14:paraId="3276482F" w14:textId="77777777" w:rsidR="008D2C5F" w:rsidRPr="005C7054" w:rsidRDefault="008D2C5F" w:rsidP="00FA5101">
      <w:pPr>
        <w:contextualSpacing w:val="0"/>
        <w:sectPr w:rsidR="008D2C5F" w:rsidRPr="005C7054" w:rsidSect="002D04C5">
          <w:footerReference w:type="default" r:id="rId20"/>
          <w:pgSz w:w="11900" w:h="16840" w:code="9"/>
          <w:pgMar w:top="1418" w:right="1418" w:bottom="1418" w:left="1418" w:header="709" w:footer="709" w:gutter="0"/>
          <w:pgNumType w:fmt="lowerRoman"/>
          <w:cols w:space="708"/>
          <w:docGrid w:linePitch="299"/>
        </w:sectPr>
      </w:pPr>
    </w:p>
    <w:p w14:paraId="57C20868" w14:textId="4EABFE6A" w:rsidR="00A41B79" w:rsidRPr="005C7054" w:rsidRDefault="00A41B79" w:rsidP="00A41B79">
      <w:pPr>
        <w:rPr>
          <w:sz w:val="28"/>
          <w:lang w:val="en-GB"/>
        </w:rPr>
      </w:pPr>
      <w:bookmarkStart w:id="4" w:name="_Ref529107133"/>
      <w:r w:rsidRPr="005C7054">
        <w:rPr>
          <w:sz w:val="28"/>
          <w:lang w:val="en-GB"/>
        </w:rPr>
        <w:lastRenderedPageBreak/>
        <w:t>Master dissertation title</w:t>
      </w:r>
    </w:p>
    <w:p w14:paraId="44930080" w14:textId="3D85F984" w:rsidR="00522369" w:rsidRPr="005C7054" w:rsidRDefault="00762FDE" w:rsidP="000B6378">
      <w:pPr>
        <w:pStyle w:val="Ttulo1"/>
        <w:numPr>
          <w:ilvl w:val="0"/>
          <w:numId w:val="0"/>
        </w:numPr>
        <w:rPr>
          <w:lang w:val="en-GB"/>
        </w:rPr>
      </w:pPr>
      <w:bookmarkStart w:id="5" w:name="_Toc82953197"/>
      <w:r w:rsidRPr="005C7054">
        <w:rPr>
          <w:lang w:val="en-GB"/>
        </w:rPr>
        <w:t>Abstract</w:t>
      </w:r>
      <w:bookmarkEnd w:id="4"/>
      <w:bookmarkEnd w:id="5"/>
    </w:p>
    <w:p w14:paraId="0E4D680F" w14:textId="2BF09073" w:rsidR="005079DD" w:rsidRPr="005C7054" w:rsidRDefault="00BB5672" w:rsidP="00FA5101">
      <w:pPr>
        <w:contextualSpacing w:val="0"/>
        <w:rPr>
          <w:lang w:val="en-GB"/>
        </w:rPr>
      </w:pPr>
      <w:r w:rsidRPr="005C7054">
        <w:rPr>
          <w:lang w:val="en-GB"/>
        </w:rPr>
        <w:t>…</w:t>
      </w:r>
    </w:p>
    <w:p w14:paraId="1751AC85" w14:textId="77777777" w:rsidR="009C2337" w:rsidRPr="005C7054" w:rsidRDefault="009C2337" w:rsidP="009C2337">
      <w:pPr>
        <w:pStyle w:val="Estilo1"/>
        <w:rPr>
          <w:smallCaps/>
          <w:lang w:val="en-GB"/>
        </w:rPr>
      </w:pPr>
      <w:r w:rsidRPr="005C7054">
        <w:rPr>
          <w:smallCaps/>
          <w:lang w:val="en-GB"/>
        </w:rPr>
        <w:t>Keywords</w:t>
      </w:r>
    </w:p>
    <w:p w14:paraId="335420F1" w14:textId="25367AC9" w:rsidR="009C2337" w:rsidRPr="005C7054" w:rsidRDefault="00BB5672" w:rsidP="00FA5101">
      <w:pPr>
        <w:contextualSpacing w:val="0"/>
        <w:rPr>
          <w:lang w:val="en-GB"/>
        </w:rPr>
      </w:pPr>
      <w:r w:rsidRPr="005C7054">
        <w:rPr>
          <w:lang w:val="en-GB"/>
        </w:rPr>
        <w:t>..</w:t>
      </w:r>
      <w:r w:rsidR="00893EEF" w:rsidRPr="005C7054">
        <w:rPr>
          <w:lang w:val="en-GB"/>
        </w:rPr>
        <w:t>.</w:t>
      </w:r>
    </w:p>
    <w:p w14:paraId="73E69FF4" w14:textId="77777777" w:rsidR="005079DD" w:rsidRPr="005C7054" w:rsidRDefault="005079DD" w:rsidP="00246F9A">
      <w:pPr>
        <w:contextualSpacing w:val="0"/>
        <w:rPr>
          <w:lang w:val="en-GB"/>
        </w:rPr>
      </w:pPr>
    </w:p>
    <w:p w14:paraId="05E12FAC" w14:textId="77777777" w:rsidR="00762FDE" w:rsidRPr="005C7054" w:rsidRDefault="00762FDE" w:rsidP="00246F9A">
      <w:pPr>
        <w:contextualSpacing w:val="0"/>
        <w:rPr>
          <w:lang w:val="en-GB"/>
        </w:rPr>
      </w:pPr>
    </w:p>
    <w:p w14:paraId="2AEE9115" w14:textId="77777777" w:rsidR="00762FDE" w:rsidRPr="005C7054" w:rsidRDefault="00762FDE">
      <w:pPr>
        <w:contextualSpacing w:val="0"/>
        <w:rPr>
          <w:lang w:val="en-GB"/>
        </w:rPr>
        <w:sectPr w:rsidR="00762FDE" w:rsidRPr="005C7054" w:rsidSect="002D04C5">
          <w:footerReference w:type="default" r:id="rId21"/>
          <w:pgSz w:w="11900" w:h="16840" w:code="9"/>
          <w:pgMar w:top="1418" w:right="1418" w:bottom="1418" w:left="1418" w:header="709" w:footer="709" w:gutter="0"/>
          <w:pgNumType w:fmt="lowerRoman"/>
          <w:cols w:space="708"/>
          <w:docGrid w:linePitch="299"/>
        </w:sectPr>
      </w:pPr>
    </w:p>
    <w:p w14:paraId="1D40A3EE" w14:textId="77777777" w:rsidR="00635871" w:rsidRPr="005C7054" w:rsidRDefault="00415B5F" w:rsidP="00F562C5">
      <w:pPr>
        <w:pStyle w:val="Ttulo1"/>
        <w:numPr>
          <w:ilvl w:val="0"/>
          <w:numId w:val="0"/>
        </w:numPr>
        <w:rPr>
          <w:smallCaps w:val="0"/>
          <w:lang w:val="pt-PT"/>
        </w:rPr>
      </w:pPr>
      <w:bookmarkStart w:id="6" w:name="_Ref529107419"/>
      <w:bookmarkStart w:id="7" w:name="_Toc82953198"/>
      <w:r w:rsidRPr="005C7054">
        <w:rPr>
          <w:lang w:val="pt-PT"/>
        </w:rPr>
        <w:lastRenderedPageBreak/>
        <w:t>Índice</w:t>
      </w:r>
      <w:bookmarkEnd w:id="6"/>
      <w:bookmarkEnd w:id="7"/>
    </w:p>
    <w:p w14:paraId="180F92FE" w14:textId="5825805D" w:rsidR="00A41B79" w:rsidRPr="005C7054" w:rsidRDefault="00B654B5">
      <w:pPr>
        <w:pStyle w:val="ndice1"/>
        <w:rPr>
          <w:rFonts w:eastAsiaTheme="minorEastAsia" w:cstheme="minorBidi"/>
          <w:noProof/>
          <w:sz w:val="22"/>
        </w:rPr>
      </w:pPr>
      <w:r w:rsidRPr="005C7054">
        <w:fldChar w:fldCharType="begin"/>
      </w:r>
      <w:r w:rsidR="00635871" w:rsidRPr="005C7054">
        <w:instrText xml:space="preserve"> TOC \o "1-3" \h \z \u </w:instrText>
      </w:r>
      <w:r w:rsidRPr="005C7054">
        <w:fldChar w:fldCharType="separate"/>
      </w:r>
      <w:hyperlink w:anchor="_Toc82953195" w:history="1">
        <w:r w:rsidR="00A41B79" w:rsidRPr="005C7054">
          <w:rPr>
            <w:rStyle w:val="Hiperligao"/>
            <w:noProof/>
          </w:rPr>
          <w:t>Agradecimentos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195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iii</w:t>
        </w:r>
        <w:r w:rsidR="00A41B79" w:rsidRPr="005C7054">
          <w:rPr>
            <w:noProof/>
            <w:webHidden/>
          </w:rPr>
          <w:fldChar w:fldCharType="end"/>
        </w:r>
      </w:hyperlink>
    </w:p>
    <w:p w14:paraId="2886CB5A" w14:textId="10D92CB9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196" w:history="1">
        <w:r w:rsidR="00A41B79" w:rsidRPr="005C7054">
          <w:rPr>
            <w:rStyle w:val="Hiperligao"/>
            <w:noProof/>
          </w:rPr>
          <w:t>Resumo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196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v</w:t>
        </w:r>
        <w:r w:rsidR="00A41B79" w:rsidRPr="005C7054">
          <w:rPr>
            <w:noProof/>
            <w:webHidden/>
          </w:rPr>
          <w:fldChar w:fldCharType="end"/>
        </w:r>
      </w:hyperlink>
    </w:p>
    <w:p w14:paraId="5634148F" w14:textId="5EE61BD6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197" w:history="1">
        <w:r w:rsidR="00A41B79" w:rsidRPr="005C7054">
          <w:rPr>
            <w:rStyle w:val="Hiperligao"/>
            <w:noProof/>
            <w:lang w:val="en-GB"/>
          </w:rPr>
          <w:t>Abstract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197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vi</w:t>
        </w:r>
        <w:r w:rsidR="00A41B79" w:rsidRPr="005C7054">
          <w:rPr>
            <w:noProof/>
            <w:webHidden/>
          </w:rPr>
          <w:fldChar w:fldCharType="end"/>
        </w:r>
      </w:hyperlink>
    </w:p>
    <w:p w14:paraId="27059C20" w14:textId="32159397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198" w:history="1">
        <w:r w:rsidR="00A41B79" w:rsidRPr="005C7054">
          <w:rPr>
            <w:rStyle w:val="Hiperligao"/>
            <w:noProof/>
          </w:rPr>
          <w:t>Índice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198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vii</w:t>
        </w:r>
        <w:r w:rsidR="00A41B79" w:rsidRPr="005C7054">
          <w:rPr>
            <w:noProof/>
            <w:webHidden/>
          </w:rPr>
          <w:fldChar w:fldCharType="end"/>
        </w:r>
      </w:hyperlink>
    </w:p>
    <w:p w14:paraId="1D4339DD" w14:textId="281A0149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199" w:history="1">
        <w:r w:rsidR="00A41B79" w:rsidRPr="005C7054">
          <w:rPr>
            <w:rStyle w:val="Hiperligao"/>
            <w:noProof/>
          </w:rPr>
          <w:t>Índice de Figuras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199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viii</w:t>
        </w:r>
        <w:r w:rsidR="00A41B79" w:rsidRPr="005C7054">
          <w:rPr>
            <w:noProof/>
            <w:webHidden/>
          </w:rPr>
          <w:fldChar w:fldCharType="end"/>
        </w:r>
      </w:hyperlink>
    </w:p>
    <w:p w14:paraId="370F9CA4" w14:textId="687B5640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200" w:history="1">
        <w:r w:rsidR="00A41B79" w:rsidRPr="005C7054">
          <w:rPr>
            <w:rStyle w:val="Hiperligao"/>
            <w:noProof/>
          </w:rPr>
          <w:t>Índice de Tabelas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00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ix</w:t>
        </w:r>
        <w:r w:rsidR="00A41B79" w:rsidRPr="005C7054">
          <w:rPr>
            <w:noProof/>
            <w:webHidden/>
          </w:rPr>
          <w:fldChar w:fldCharType="end"/>
        </w:r>
      </w:hyperlink>
    </w:p>
    <w:p w14:paraId="6CF912BF" w14:textId="09AF175B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201" w:history="1">
        <w:r w:rsidR="00A41B79" w:rsidRPr="005C7054">
          <w:rPr>
            <w:rStyle w:val="Hiperligao"/>
            <w:noProof/>
          </w:rPr>
          <w:t>Lista de Abreviaturas, Siglas e Acrónimos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01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x</w:t>
        </w:r>
        <w:r w:rsidR="00A41B79" w:rsidRPr="005C7054">
          <w:rPr>
            <w:noProof/>
            <w:webHidden/>
          </w:rPr>
          <w:fldChar w:fldCharType="end"/>
        </w:r>
      </w:hyperlink>
    </w:p>
    <w:p w14:paraId="2A511B0E" w14:textId="6412E4A1" w:rsidR="00A41B79" w:rsidRPr="005C7054" w:rsidRDefault="0028597E">
      <w:pPr>
        <w:pStyle w:val="ndice1"/>
        <w:tabs>
          <w:tab w:val="left" w:pos="440"/>
        </w:tabs>
        <w:rPr>
          <w:rFonts w:eastAsiaTheme="minorEastAsia" w:cstheme="minorBidi"/>
          <w:noProof/>
          <w:sz w:val="22"/>
        </w:rPr>
      </w:pPr>
      <w:hyperlink w:anchor="_Toc82953202" w:history="1">
        <w:r w:rsidR="00A41B79" w:rsidRPr="005C7054">
          <w:rPr>
            <w:rStyle w:val="Hiperligao"/>
            <w:noProof/>
          </w:rPr>
          <w:t>1.</w:t>
        </w:r>
        <w:r w:rsidR="00A41B79" w:rsidRPr="005C7054">
          <w:rPr>
            <w:rFonts w:eastAsiaTheme="minorEastAsia" w:cstheme="minorBidi"/>
            <w:noProof/>
            <w:sz w:val="22"/>
          </w:rPr>
          <w:tab/>
        </w:r>
        <w:r w:rsidR="00A41B79" w:rsidRPr="005C7054">
          <w:rPr>
            <w:rStyle w:val="Hiperligao"/>
            <w:noProof/>
          </w:rPr>
          <w:t>Introdução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02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1</w:t>
        </w:r>
        <w:r w:rsidR="00A41B79" w:rsidRPr="005C7054">
          <w:rPr>
            <w:noProof/>
            <w:webHidden/>
          </w:rPr>
          <w:fldChar w:fldCharType="end"/>
        </w:r>
      </w:hyperlink>
    </w:p>
    <w:p w14:paraId="0487B0B2" w14:textId="18961E1E" w:rsidR="00A41B79" w:rsidRPr="005C7054" w:rsidRDefault="0028597E">
      <w:pPr>
        <w:pStyle w:val="ndice2"/>
        <w:tabs>
          <w:tab w:val="left" w:pos="880"/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82953203" w:history="1">
        <w:r w:rsidR="00A41B79" w:rsidRPr="005C7054">
          <w:rPr>
            <w:rStyle w:val="Hiperligao"/>
            <w:noProof/>
          </w:rPr>
          <w:t>1.1</w:t>
        </w:r>
        <w:r w:rsidR="00A41B79" w:rsidRPr="005C7054">
          <w:rPr>
            <w:rFonts w:eastAsiaTheme="minorEastAsia" w:cstheme="minorBidi"/>
            <w:noProof/>
            <w:sz w:val="22"/>
          </w:rPr>
          <w:tab/>
        </w:r>
        <w:r w:rsidR="00A41B79" w:rsidRPr="005C7054">
          <w:rPr>
            <w:rStyle w:val="Hiperligao"/>
            <w:noProof/>
          </w:rPr>
          <w:t>XXX1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03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1</w:t>
        </w:r>
        <w:r w:rsidR="00A41B79" w:rsidRPr="005C7054">
          <w:rPr>
            <w:noProof/>
            <w:webHidden/>
          </w:rPr>
          <w:fldChar w:fldCharType="end"/>
        </w:r>
      </w:hyperlink>
    </w:p>
    <w:p w14:paraId="64925083" w14:textId="03C99588" w:rsidR="00A41B79" w:rsidRPr="005C7054" w:rsidRDefault="0028597E">
      <w:pPr>
        <w:pStyle w:val="ndice3"/>
        <w:tabs>
          <w:tab w:val="left" w:pos="1320"/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82953204" w:history="1">
        <w:r w:rsidR="00A41B79" w:rsidRPr="005C7054">
          <w:rPr>
            <w:rStyle w:val="Hiperligao"/>
            <w:noProof/>
          </w:rPr>
          <w:t>1.1.1</w:t>
        </w:r>
        <w:r w:rsidR="00A41B79" w:rsidRPr="005C7054">
          <w:rPr>
            <w:rFonts w:eastAsiaTheme="minorEastAsia" w:cstheme="minorBidi"/>
            <w:noProof/>
            <w:sz w:val="22"/>
          </w:rPr>
          <w:tab/>
        </w:r>
        <w:r w:rsidR="00A41B79" w:rsidRPr="005C7054">
          <w:rPr>
            <w:rStyle w:val="Hiperligao"/>
            <w:noProof/>
          </w:rPr>
          <w:t>YYY1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04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1</w:t>
        </w:r>
        <w:r w:rsidR="00A41B79" w:rsidRPr="005C7054">
          <w:rPr>
            <w:noProof/>
            <w:webHidden/>
          </w:rPr>
          <w:fldChar w:fldCharType="end"/>
        </w:r>
      </w:hyperlink>
    </w:p>
    <w:p w14:paraId="5C27A61A" w14:textId="55AE7991" w:rsidR="00A41B79" w:rsidRPr="005C7054" w:rsidRDefault="0028597E">
      <w:pPr>
        <w:pStyle w:val="ndice3"/>
        <w:tabs>
          <w:tab w:val="left" w:pos="1320"/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82953205" w:history="1">
        <w:r w:rsidR="00A41B79" w:rsidRPr="005C7054">
          <w:rPr>
            <w:rStyle w:val="Hiperligao"/>
            <w:noProof/>
          </w:rPr>
          <w:t>1.1.2</w:t>
        </w:r>
        <w:r w:rsidR="00A41B79" w:rsidRPr="005C7054">
          <w:rPr>
            <w:rFonts w:eastAsiaTheme="minorEastAsia" w:cstheme="minorBidi"/>
            <w:noProof/>
            <w:sz w:val="22"/>
          </w:rPr>
          <w:tab/>
        </w:r>
        <w:r w:rsidR="00A41B79" w:rsidRPr="005C7054">
          <w:rPr>
            <w:rStyle w:val="Hiperligao"/>
            <w:noProof/>
          </w:rPr>
          <w:t>YYY2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05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1</w:t>
        </w:r>
        <w:r w:rsidR="00A41B79" w:rsidRPr="005C7054">
          <w:rPr>
            <w:noProof/>
            <w:webHidden/>
          </w:rPr>
          <w:fldChar w:fldCharType="end"/>
        </w:r>
      </w:hyperlink>
    </w:p>
    <w:p w14:paraId="781C1E97" w14:textId="76A98B39" w:rsidR="00A41B79" w:rsidRPr="005C7054" w:rsidRDefault="0028597E">
      <w:pPr>
        <w:pStyle w:val="ndice2"/>
        <w:tabs>
          <w:tab w:val="left" w:pos="880"/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82953206" w:history="1">
        <w:r w:rsidR="00A41B79" w:rsidRPr="005C7054">
          <w:rPr>
            <w:rStyle w:val="Hiperligao"/>
            <w:noProof/>
          </w:rPr>
          <w:t>1.2</w:t>
        </w:r>
        <w:r w:rsidR="00A41B79" w:rsidRPr="005C7054">
          <w:rPr>
            <w:rFonts w:eastAsiaTheme="minorEastAsia" w:cstheme="minorBidi"/>
            <w:noProof/>
            <w:sz w:val="22"/>
          </w:rPr>
          <w:tab/>
        </w:r>
        <w:r w:rsidR="00A41B79" w:rsidRPr="005C7054">
          <w:rPr>
            <w:rStyle w:val="Hiperligao"/>
            <w:noProof/>
          </w:rPr>
          <w:t>XXX2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06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1</w:t>
        </w:r>
        <w:r w:rsidR="00A41B79" w:rsidRPr="005C7054">
          <w:rPr>
            <w:noProof/>
            <w:webHidden/>
          </w:rPr>
          <w:fldChar w:fldCharType="end"/>
        </w:r>
      </w:hyperlink>
    </w:p>
    <w:p w14:paraId="69CE7D51" w14:textId="2F8409AB" w:rsidR="00A41B79" w:rsidRPr="005C7054" w:rsidRDefault="0028597E">
      <w:pPr>
        <w:pStyle w:val="ndice1"/>
        <w:tabs>
          <w:tab w:val="left" w:pos="440"/>
        </w:tabs>
        <w:rPr>
          <w:rFonts w:eastAsiaTheme="minorEastAsia" w:cstheme="minorBidi"/>
          <w:noProof/>
          <w:sz w:val="22"/>
        </w:rPr>
      </w:pPr>
      <w:hyperlink w:anchor="_Toc82953207" w:history="1">
        <w:r w:rsidR="00A41B79" w:rsidRPr="005C7054">
          <w:rPr>
            <w:rStyle w:val="Hiperligao"/>
            <w:noProof/>
          </w:rPr>
          <w:t>2.</w:t>
        </w:r>
        <w:r w:rsidR="00A41B79" w:rsidRPr="005C7054">
          <w:rPr>
            <w:rFonts w:eastAsiaTheme="minorEastAsia" w:cstheme="minorBidi"/>
            <w:noProof/>
            <w:sz w:val="22"/>
          </w:rPr>
          <w:tab/>
        </w:r>
        <w:r w:rsidR="00A41B79" w:rsidRPr="005C7054">
          <w:rPr>
            <w:rStyle w:val="Hiperligao"/>
            <w:noProof/>
          </w:rPr>
          <w:t>Nome Capítulo 2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07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2</w:t>
        </w:r>
        <w:r w:rsidR="00A41B79" w:rsidRPr="005C7054">
          <w:rPr>
            <w:noProof/>
            <w:webHidden/>
          </w:rPr>
          <w:fldChar w:fldCharType="end"/>
        </w:r>
      </w:hyperlink>
    </w:p>
    <w:p w14:paraId="31AA6D02" w14:textId="2EB3D211" w:rsidR="00A41B79" w:rsidRPr="005C7054" w:rsidRDefault="0028597E">
      <w:pPr>
        <w:pStyle w:val="ndice2"/>
        <w:tabs>
          <w:tab w:val="left" w:pos="880"/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82953208" w:history="1">
        <w:r w:rsidR="00A41B79" w:rsidRPr="005C7054">
          <w:rPr>
            <w:rStyle w:val="Hiperligao"/>
            <w:noProof/>
          </w:rPr>
          <w:t>2.1</w:t>
        </w:r>
        <w:r w:rsidR="00A41B79" w:rsidRPr="005C7054">
          <w:rPr>
            <w:rFonts w:eastAsiaTheme="minorEastAsia" w:cstheme="minorBidi"/>
            <w:noProof/>
            <w:sz w:val="22"/>
          </w:rPr>
          <w:tab/>
        </w:r>
        <w:r w:rsidR="00A41B79" w:rsidRPr="005C7054">
          <w:rPr>
            <w:rStyle w:val="Hiperligao"/>
            <w:noProof/>
          </w:rPr>
          <w:t>Nome da seção 2.1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08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2</w:t>
        </w:r>
        <w:r w:rsidR="00A41B79" w:rsidRPr="005C7054">
          <w:rPr>
            <w:noProof/>
            <w:webHidden/>
          </w:rPr>
          <w:fldChar w:fldCharType="end"/>
        </w:r>
      </w:hyperlink>
    </w:p>
    <w:p w14:paraId="7224C4BC" w14:textId="51403AF0" w:rsidR="00A41B79" w:rsidRPr="005C7054" w:rsidRDefault="0028597E">
      <w:pPr>
        <w:pStyle w:val="ndice2"/>
        <w:tabs>
          <w:tab w:val="left" w:pos="880"/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82953209" w:history="1">
        <w:r w:rsidR="00A41B79" w:rsidRPr="005C7054">
          <w:rPr>
            <w:rStyle w:val="Hiperligao"/>
            <w:noProof/>
          </w:rPr>
          <w:t>2.2</w:t>
        </w:r>
        <w:r w:rsidR="00A41B79" w:rsidRPr="005C7054">
          <w:rPr>
            <w:rFonts w:eastAsiaTheme="minorEastAsia" w:cstheme="minorBidi"/>
            <w:noProof/>
            <w:sz w:val="22"/>
          </w:rPr>
          <w:tab/>
        </w:r>
        <w:r w:rsidR="00A41B79" w:rsidRPr="005C7054">
          <w:rPr>
            <w:rStyle w:val="Hiperligao"/>
            <w:noProof/>
          </w:rPr>
          <w:t>Nome da seção 2.1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09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2</w:t>
        </w:r>
        <w:r w:rsidR="00A41B79" w:rsidRPr="005C7054">
          <w:rPr>
            <w:noProof/>
            <w:webHidden/>
          </w:rPr>
          <w:fldChar w:fldCharType="end"/>
        </w:r>
      </w:hyperlink>
    </w:p>
    <w:p w14:paraId="079C466E" w14:textId="3970B9CC" w:rsidR="00A41B79" w:rsidRPr="005C7054" w:rsidRDefault="0028597E">
      <w:pPr>
        <w:pStyle w:val="ndice3"/>
        <w:tabs>
          <w:tab w:val="left" w:pos="1320"/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82953210" w:history="1">
        <w:r w:rsidR="00A41B79" w:rsidRPr="005C7054">
          <w:rPr>
            <w:rStyle w:val="Hiperligao"/>
            <w:noProof/>
          </w:rPr>
          <w:t>2.2.1</w:t>
        </w:r>
        <w:r w:rsidR="00A41B79" w:rsidRPr="005C7054">
          <w:rPr>
            <w:rFonts w:eastAsiaTheme="minorEastAsia" w:cstheme="minorBidi"/>
            <w:noProof/>
            <w:sz w:val="22"/>
          </w:rPr>
          <w:tab/>
        </w:r>
        <w:r w:rsidR="00A41B79" w:rsidRPr="005C7054">
          <w:rPr>
            <w:rStyle w:val="Hiperligao"/>
            <w:noProof/>
          </w:rPr>
          <w:t>Seção 2.2.1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10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2</w:t>
        </w:r>
        <w:r w:rsidR="00A41B79" w:rsidRPr="005C7054">
          <w:rPr>
            <w:noProof/>
            <w:webHidden/>
          </w:rPr>
          <w:fldChar w:fldCharType="end"/>
        </w:r>
      </w:hyperlink>
    </w:p>
    <w:p w14:paraId="11468D41" w14:textId="462B8DB9" w:rsidR="00A41B79" w:rsidRPr="005C7054" w:rsidRDefault="0028597E">
      <w:pPr>
        <w:pStyle w:val="ndice3"/>
        <w:tabs>
          <w:tab w:val="left" w:pos="1320"/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82953211" w:history="1">
        <w:r w:rsidR="00A41B79" w:rsidRPr="005C7054">
          <w:rPr>
            <w:rStyle w:val="Hiperligao"/>
            <w:noProof/>
          </w:rPr>
          <w:t>2.2.2</w:t>
        </w:r>
        <w:r w:rsidR="00A41B79" w:rsidRPr="005C7054">
          <w:rPr>
            <w:rFonts w:eastAsiaTheme="minorEastAsia" w:cstheme="minorBidi"/>
            <w:noProof/>
            <w:sz w:val="22"/>
          </w:rPr>
          <w:tab/>
        </w:r>
        <w:r w:rsidR="00A41B79" w:rsidRPr="005C7054">
          <w:rPr>
            <w:rStyle w:val="Hiperligao"/>
            <w:noProof/>
          </w:rPr>
          <w:t>Seção 2.2.2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11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2</w:t>
        </w:r>
        <w:r w:rsidR="00A41B79" w:rsidRPr="005C7054">
          <w:rPr>
            <w:noProof/>
            <w:webHidden/>
          </w:rPr>
          <w:fldChar w:fldCharType="end"/>
        </w:r>
      </w:hyperlink>
    </w:p>
    <w:p w14:paraId="5AA5BF4B" w14:textId="71E5AEA6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212" w:history="1">
        <w:r w:rsidR="00A41B79" w:rsidRPr="005C7054">
          <w:rPr>
            <w:rStyle w:val="Hiperligao"/>
            <w:noProof/>
          </w:rPr>
          <w:t>Referências Bibliográficas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12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3</w:t>
        </w:r>
        <w:r w:rsidR="00A41B79" w:rsidRPr="005C7054">
          <w:rPr>
            <w:noProof/>
            <w:webHidden/>
          </w:rPr>
          <w:fldChar w:fldCharType="end"/>
        </w:r>
      </w:hyperlink>
    </w:p>
    <w:p w14:paraId="23A8816E" w14:textId="654229C0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213" w:history="1">
        <w:r w:rsidR="00A41B79" w:rsidRPr="005C7054">
          <w:rPr>
            <w:rStyle w:val="Hiperligao"/>
            <w:noProof/>
          </w:rPr>
          <w:t>Apêndices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13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4</w:t>
        </w:r>
        <w:r w:rsidR="00A41B79" w:rsidRPr="005C7054">
          <w:rPr>
            <w:noProof/>
            <w:webHidden/>
          </w:rPr>
          <w:fldChar w:fldCharType="end"/>
        </w:r>
      </w:hyperlink>
    </w:p>
    <w:p w14:paraId="127A22FE" w14:textId="1B4F15C6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214" w:history="1">
        <w:r w:rsidR="00A41B79" w:rsidRPr="005C7054">
          <w:rPr>
            <w:rStyle w:val="Hiperligao"/>
            <w:noProof/>
          </w:rPr>
          <w:t>Apêndice 1 – Nome do Apêndice 1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14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5</w:t>
        </w:r>
        <w:r w:rsidR="00A41B79" w:rsidRPr="005C7054">
          <w:rPr>
            <w:noProof/>
            <w:webHidden/>
          </w:rPr>
          <w:fldChar w:fldCharType="end"/>
        </w:r>
      </w:hyperlink>
    </w:p>
    <w:p w14:paraId="729D2F6E" w14:textId="4504E6FE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215" w:history="1">
        <w:r w:rsidR="00A41B79" w:rsidRPr="005C7054">
          <w:rPr>
            <w:rStyle w:val="Hiperligao"/>
            <w:noProof/>
          </w:rPr>
          <w:t>Apêndice 2 – Nome do Apêndice 2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15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6</w:t>
        </w:r>
        <w:r w:rsidR="00A41B79" w:rsidRPr="005C7054">
          <w:rPr>
            <w:noProof/>
            <w:webHidden/>
          </w:rPr>
          <w:fldChar w:fldCharType="end"/>
        </w:r>
      </w:hyperlink>
    </w:p>
    <w:p w14:paraId="133181E7" w14:textId="74182086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216" w:history="1">
        <w:r w:rsidR="00A41B79" w:rsidRPr="005C7054">
          <w:rPr>
            <w:rStyle w:val="Hiperligao"/>
            <w:noProof/>
          </w:rPr>
          <w:t>Anexos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16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7</w:t>
        </w:r>
        <w:r w:rsidR="00A41B79" w:rsidRPr="005C7054">
          <w:rPr>
            <w:noProof/>
            <w:webHidden/>
          </w:rPr>
          <w:fldChar w:fldCharType="end"/>
        </w:r>
      </w:hyperlink>
    </w:p>
    <w:p w14:paraId="6D5146F8" w14:textId="33634EF4" w:rsidR="00A41B79" w:rsidRPr="005C7054" w:rsidRDefault="0028597E">
      <w:pPr>
        <w:pStyle w:val="ndice1"/>
        <w:rPr>
          <w:rFonts w:eastAsiaTheme="minorEastAsia" w:cstheme="minorBidi"/>
          <w:noProof/>
          <w:sz w:val="22"/>
        </w:rPr>
      </w:pPr>
      <w:hyperlink w:anchor="_Toc82953217" w:history="1">
        <w:r w:rsidR="00A41B79" w:rsidRPr="005C7054">
          <w:rPr>
            <w:rStyle w:val="Hiperligao"/>
            <w:noProof/>
          </w:rPr>
          <w:t>Anexo 1 – Nome do Anexo 1</w:t>
        </w:r>
        <w:r w:rsidR="00A41B79" w:rsidRPr="005C7054">
          <w:rPr>
            <w:noProof/>
            <w:webHidden/>
          </w:rPr>
          <w:tab/>
        </w:r>
        <w:r w:rsidR="00A41B79" w:rsidRPr="005C7054">
          <w:rPr>
            <w:noProof/>
            <w:webHidden/>
          </w:rPr>
          <w:fldChar w:fldCharType="begin"/>
        </w:r>
        <w:r w:rsidR="00A41B79" w:rsidRPr="005C7054">
          <w:rPr>
            <w:noProof/>
            <w:webHidden/>
          </w:rPr>
          <w:instrText xml:space="preserve"> PAGEREF _Toc82953217 \h </w:instrText>
        </w:r>
        <w:r w:rsidR="00A41B79" w:rsidRPr="005C7054">
          <w:rPr>
            <w:noProof/>
            <w:webHidden/>
          </w:rPr>
        </w:r>
        <w:r w:rsidR="00A41B79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8</w:t>
        </w:r>
        <w:r w:rsidR="00A41B79" w:rsidRPr="005C7054">
          <w:rPr>
            <w:noProof/>
            <w:webHidden/>
          </w:rPr>
          <w:fldChar w:fldCharType="end"/>
        </w:r>
      </w:hyperlink>
    </w:p>
    <w:p w14:paraId="4B62CD4F" w14:textId="1D747740" w:rsidR="009C77D7" w:rsidRPr="005C7054" w:rsidRDefault="00B654B5" w:rsidP="000B6378">
      <w:pPr>
        <w:spacing w:after="0"/>
      </w:pPr>
      <w:r w:rsidRPr="005C7054">
        <w:fldChar w:fldCharType="end"/>
      </w:r>
    </w:p>
    <w:p w14:paraId="286B1DC7" w14:textId="77777777" w:rsidR="00AA427B" w:rsidRPr="005C7054" w:rsidRDefault="00AA427B" w:rsidP="00246F9A"/>
    <w:p w14:paraId="3062191C" w14:textId="77777777" w:rsidR="00762FDE" w:rsidRPr="005C7054" w:rsidRDefault="00762FDE" w:rsidP="00246F9A"/>
    <w:p w14:paraId="3E6A1B64" w14:textId="77777777" w:rsidR="00762FDE" w:rsidRPr="005C7054" w:rsidRDefault="00762FDE">
      <w:pPr>
        <w:sectPr w:rsidR="00762FDE" w:rsidRPr="005C7054" w:rsidSect="002D04C5">
          <w:footerReference w:type="default" r:id="rId22"/>
          <w:pgSz w:w="11900" w:h="16840" w:code="9"/>
          <w:pgMar w:top="1418" w:right="1418" w:bottom="1418" w:left="1418" w:header="709" w:footer="709" w:gutter="0"/>
          <w:pgNumType w:fmt="lowerRoman"/>
          <w:cols w:space="708"/>
          <w:docGrid w:linePitch="326"/>
        </w:sectPr>
      </w:pPr>
    </w:p>
    <w:p w14:paraId="07A9AB77" w14:textId="05BBDFD5" w:rsidR="00762FDE" w:rsidRPr="005C7054" w:rsidRDefault="00762FDE" w:rsidP="00244FF4">
      <w:pPr>
        <w:pStyle w:val="Ttulo1"/>
        <w:numPr>
          <w:ilvl w:val="0"/>
          <w:numId w:val="0"/>
        </w:numPr>
        <w:rPr>
          <w:lang w:val="pt-PT"/>
        </w:rPr>
      </w:pPr>
      <w:bookmarkStart w:id="8" w:name="_Ref529107420"/>
      <w:bookmarkStart w:id="9" w:name="_Toc82953199"/>
      <w:r w:rsidRPr="005C7054">
        <w:rPr>
          <w:lang w:val="pt-PT"/>
        </w:rPr>
        <w:lastRenderedPageBreak/>
        <w:t>Índice</w:t>
      </w:r>
      <w:r w:rsidR="00297817" w:rsidRPr="005C7054">
        <w:rPr>
          <w:lang w:val="pt-PT"/>
        </w:rPr>
        <w:t xml:space="preserve"> de </w:t>
      </w:r>
      <w:r w:rsidR="00AB2403" w:rsidRPr="005C7054">
        <w:rPr>
          <w:lang w:val="pt-PT"/>
        </w:rPr>
        <w:t>F</w:t>
      </w:r>
      <w:r w:rsidR="00297817" w:rsidRPr="005C7054">
        <w:rPr>
          <w:lang w:val="pt-PT"/>
        </w:rPr>
        <w:t>iguras</w:t>
      </w:r>
      <w:bookmarkEnd w:id="8"/>
      <w:bookmarkEnd w:id="9"/>
    </w:p>
    <w:p w14:paraId="0F547F50" w14:textId="6EDFF032" w:rsidR="00AD77D7" w:rsidRPr="005C7054" w:rsidRDefault="00FB16B7">
      <w:pPr>
        <w:pStyle w:val="ndicedeilustraes"/>
        <w:tabs>
          <w:tab w:val="right" w:leader="dot" w:pos="9054"/>
        </w:tabs>
        <w:rPr>
          <w:rFonts w:eastAsiaTheme="minorEastAsia" w:cstheme="minorBidi"/>
          <w:noProof/>
          <w:sz w:val="22"/>
        </w:rPr>
      </w:pPr>
      <w:r w:rsidRPr="005C7054">
        <w:fldChar w:fldCharType="begin"/>
      </w:r>
      <w:r w:rsidRPr="005C7054">
        <w:instrText xml:space="preserve"> TOC \h \z \c "Figura" </w:instrText>
      </w:r>
      <w:r w:rsidRPr="005C7054">
        <w:fldChar w:fldCharType="separate"/>
      </w:r>
      <w:hyperlink w:anchor="_Toc51009117" w:history="1">
        <w:r w:rsidR="00AD77D7" w:rsidRPr="005C7054">
          <w:rPr>
            <w:rStyle w:val="Hiperligao"/>
            <w:noProof/>
          </w:rPr>
          <w:t>Figura 1 – Nome da figura</w:t>
        </w:r>
        <w:r w:rsidR="00AD77D7" w:rsidRPr="005C7054">
          <w:rPr>
            <w:noProof/>
            <w:webHidden/>
          </w:rPr>
          <w:tab/>
        </w:r>
        <w:r w:rsidR="00AD77D7" w:rsidRPr="005C7054">
          <w:rPr>
            <w:noProof/>
            <w:webHidden/>
          </w:rPr>
          <w:fldChar w:fldCharType="begin"/>
        </w:r>
        <w:r w:rsidR="00AD77D7" w:rsidRPr="005C7054">
          <w:rPr>
            <w:noProof/>
            <w:webHidden/>
          </w:rPr>
          <w:instrText xml:space="preserve"> PAGEREF _Toc51009117 \h </w:instrText>
        </w:r>
        <w:r w:rsidR="00AD77D7" w:rsidRPr="005C7054">
          <w:rPr>
            <w:noProof/>
            <w:webHidden/>
          </w:rPr>
        </w:r>
        <w:r w:rsidR="00AD77D7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2</w:t>
        </w:r>
        <w:r w:rsidR="00AD77D7" w:rsidRPr="005C7054">
          <w:rPr>
            <w:noProof/>
            <w:webHidden/>
          </w:rPr>
          <w:fldChar w:fldCharType="end"/>
        </w:r>
      </w:hyperlink>
    </w:p>
    <w:p w14:paraId="37A4E5F9" w14:textId="6E04E0BD" w:rsidR="00AD77D7" w:rsidRPr="005C7054" w:rsidRDefault="0028597E">
      <w:pPr>
        <w:pStyle w:val="ndicedeilustraes"/>
        <w:tabs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51009118" w:history="1">
        <w:r w:rsidR="00AD77D7" w:rsidRPr="005C7054">
          <w:rPr>
            <w:rStyle w:val="Hiperligao"/>
            <w:noProof/>
          </w:rPr>
          <w:t>Figura 2 – Nome da figura</w:t>
        </w:r>
        <w:r w:rsidR="00AD77D7" w:rsidRPr="005C7054">
          <w:rPr>
            <w:noProof/>
            <w:webHidden/>
          </w:rPr>
          <w:tab/>
        </w:r>
        <w:r w:rsidR="00AD77D7" w:rsidRPr="005C7054">
          <w:rPr>
            <w:noProof/>
            <w:webHidden/>
          </w:rPr>
          <w:fldChar w:fldCharType="begin"/>
        </w:r>
        <w:r w:rsidR="00AD77D7" w:rsidRPr="005C7054">
          <w:rPr>
            <w:noProof/>
            <w:webHidden/>
          </w:rPr>
          <w:instrText xml:space="preserve"> PAGEREF _Toc51009118 \h </w:instrText>
        </w:r>
        <w:r w:rsidR="00AD77D7" w:rsidRPr="005C7054">
          <w:rPr>
            <w:noProof/>
            <w:webHidden/>
          </w:rPr>
        </w:r>
        <w:r w:rsidR="00AD77D7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5</w:t>
        </w:r>
        <w:r w:rsidR="00AD77D7" w:rsidRPr="005C7054">
          <w:rPr>
            <w:noProof/>
            <w:webHidden/>
          </w:rPr>
          <w:fldChar w:fldCharType="end"/>
        </w:r>
      </w:hyperlink>
    </w:p>
    <w:p w14:paraId="4C1746FD" w14:textId="33E198DE" w:rsidR="00AD77D7" w:rsidRPr="005C7054" w:rsidRDefault="0028597E">
      <w:pPr>
        <w:pStyle w:val="ndicedeilustraes"/>
        <w:tabs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51009119" w:history="1">
        <w:r w:rsidR="00AD77D7" w:rsidRPr="005C7054">
          <w:rPr>
            <w:rStyle w:val="Hiperligao"/>
            <w:noProof/>
          </w:rPr>
          <w:t>Figura 3 – Nome da figura</w:t>
        </w:r>
        <w:r w:rsidR="00AD77D7" w:rsidRPr="005C7054">
          <w:rPr>
            <w:noProof/>
            <w:webHidden/>
          </w:rPr>
          <w:tab/>
        </w:r>
        <w:r w:rsidR="00AD77D7" w:rsidRPr="005C7054">
          <w:rPr>
            <w:noProof/>
            <w:webHidden/>
          </w:rPr>
          <w:fldChar w:fldCharType="begin"/>
        </w:r>
        <w:r w:rsidR="00AD77D7" w:rsidRPr="005C7054">
          <w:rPr>
            <w:noProof/>
            <w:webHidden/>
          </w:rPr>
          <w:instrText xml:space="preserve"> PAGEREF _Toc51009119 \h </w:instrText>
        </w:r>
        <w:r w:rsidR="00AD77D7" w:rsidRPr="005C7054">
          <w:rPr>
            <w:noProof/>
            <w:webHidden/>
          </w:rPr>
        </w:r>
        <w:r w:rsidR="00AD77D7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6</w:t>
        </w:r>
        <w:r w:rsidR="00AD77D7" w:rsidRPr="005C7054">
          <w:rPr>
            <w:noProof/>
            <w:webHidden/>
          </w:rPr>
          <w:fldChar w:fldCharType="end"/>
        </w:r>
      </w:hyperlink>
    </w:p>
    <w:p w14:paraId="340B4754" w14:textId="02BB8176" w:rsidR="00AD77D7" w:rsidRPr="005C7054" w:rsidRDefault="0028597E">
      <w:pPr>
        <w:pStyle w:val="ndicedeilustraes"/>
        <w:tabs>
          <w:tab w:val="right" w:leader="dot" w:pos="9054"/>
        </w:tabs>
        <w:rPr>
          <w:rFonts w:eastAsiaTheme="minorEastAsia" w:cstheme="minorBidi"/>
          <w:noProof/>
          <w:sz w:val="22"/>
        </w:rPr>
      </w:pPr>
      <w:hyperlink w:anchor="_Toc51009120" w:history="1">
        <w:r w:rsidR="00AD77D7" w:rsidRPr="005C7054">
          <w:rPr>
            <w:rStyle w:val="Hiperligao"/>
            <w:noProof/>
          </w:rPr>
          <w:t>Figura 4 – Nome da figura</w:t>
        </w:r>
        <w:r w:rsidR="00AD77D7" w:rsidRPr="005C7054">
          <w:rPr>
            <w:noProof/>
            <w:webHidden/>
          </w:rPr>
          <w:tab/>
        </w:r>
        <w:r w:rsidR="00AD77D7" w:rsidRPr="005C7054">
          <w:rPr>
            <w:noProof/>
            <w:webHidden/>
          </w:rPr>
          <w:fldChar w:fldCharType="begin"/>
        </w:r>
        <w:r w:rsidR="00AD77D7" w:rsidRPr="005C7054">
          <w:rPr>
            <w:noProof/>
            <w:webHidden/>
          </w:rPr>
          <w:instrText xml:space="preserve"> PAGEREF _Toc51009120 \h </w:instrText>
        </w:r>
        <w:r w:rsidR="00AD77D7" w:rsidRPr="005C7054">
          <w:rPr>
            <w:noProof/>
            <w:webHidden/>
          </w:rPr>
        </w:r>
        <w:r w:rsidR="00AD77D7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8</w:t>
        </w:r>
        <w:r w:rsidR="00AD77D7" w:rsidRPr="005C7054">
          <w:rPr>
            <w:noProof/>
            <w:webHidden/>
          </w:rPr>
          <w:fldChar w:fldCharType="end"/>
        </w:r>
      </w:hyperlink>
    </w:p>
    <w:p w14:paraId="1386B45D" w14:textId="3C0B0F3E" w:rsidR="00FB16B7" w:rsidRPr="005C7054" w:rsidRDefault="00FB16B7" w:rsidP="00FB16B7">
      <w:pPr>
        <w:contextualSpacing w:val="0"/>
      </w:pPr>
      <w:r w:rsidRPr="005C7054">
        <w:fldChar w:fldCharType="end"/>
      </w:r>
    </w:p>
    <w:p w14:paraId="218A8883" w14:textId="61EAC54B" w:rsidR="00FB16B7" w:rsidRPr="005C7054" w:rsidRDefault="00FB16B7" w:rsidP="00FB16B7">
      <w:pPr>
        <w:contextualSpacing w:val="0"/>
      </w:pPr>
    </w:p>
    <w:p w14:paraId="069FAA43" w14:textId="77777777" w:rsidR="00FB16B7" w:rsidRPr="005C7054" w:rsidRDefault="00FB16B7" w:rsidP="00FB16B7">
      <w:pPr>
        <w:contextualSpacing w:val="0"/>
      </w:pPr>
    </w:p>
    <w:p w14:paraId="1323A96F" w14:textId="77777777" w:rsidR="00CE6A77" w:rsidRPr="005C7054" w:rsidRDefault="00CE6A77" w:rsidP="00FB16B7">
      <w:pPr>
        <w:contextualSpacing w:val="0"/>
      </w:pPr>
    </w:p>
    <w:p w14:paraId="5A27B973" w14:textId="77777777" w:rsidR="00250C3E" w:rsidRPr="005C7054" w:rsidRDefault="00250C3E" w:rsidP="00FB16B7">
      <w:pPr>
        <w:contextualSpacing w:val="0"/>
        <w:sectPr w:rsidR="00250C3E" w:rsidRPr="005C7054" w:rsidSect="002D04C5">
          <w:footerReference w:type="even" r:id="rId23"/>
          <w:footerReference w:type="default" r:id="rId24"/>
          <w:pgSz w:w="11900" w:h="16840" w:code="9"/>
          <w:pgMar w:top="1418" w:right="1418" w:bottom="1418" w:left="1418" w:header="709" w:footer="709" w:gutter="0"/>
          <w:pgNumType w:fmt="lowerRoman"/>
          <w:cols w:space="708"/>
          <w:docGrid w:linePitch="299"/>
        </w:sectPr>
      </w:pPr>
    </w:p>
    <w:p w14:paraId="41025E79" w14:textId="2B939D55" w:rsidR="00297817" w:rsidRPr="005C7054" w:rsidRDefault="00297817" w:rsidP="00244FF4">
      <w:pPr>
        <w:pStyle w:val="Ttulo1"/>
        <w:numPr>
          <w:ilvl w:val="0"/>
          <w:numId w:val="0"/>
        </w:numPr>
        <w:rPr>
          <w:lang w:val="pt-PT"/>
        </w:rPr>
      </w:pPr>
      <w:bookmarkStart w:id="10" w:name="_Ref6953438"/>
      <w:bookmarkStart w:id="11" w:name="_Toc82953200"/>
      <w:r w:rsidRPr="005C7054">
        <w:rPr>
          <w:lang w:val="pt-PT"/>
        </w:rPr>
        <w:lastRenderedPageBreak/>
        <w:t xml:space="preserve">Índice de </w:t>
      </w:r>
      <w:r w:rsidR="00AB2403" w:rsidRPr="005C7054">
        <w:rPr>
          <w:lang w:val="pt-PT"/>
        </w:rPr>
        <w:t>T</w:t>
      </w:r>
      <w:r w:rsidRPr="005C7054">
        <w:rPr>
          <w:lang w:val="pt-PT"/>
        </w:rPr>
        <w:t>abelas</w:t>
      </w:r>
      <w:bookmarkEnd w:id="10"/>
      <w:bookmarkEnd w:id="11"/>
    </w:p>
    <w:p w14:paraId="3919C610" w14:textId="49964448" w:rsidR="00AD77D7" w:rsidRPr="005C7054" w:rsidRDefault="008647B7">
      <w:pPr>
        <w:pStyle w:val="ndicedeilustraes"/>
        <w:tabs>
          <w:tab w:val="right" w:leader="dot" w:pos="9054"/>
        </w:tabs>
        <w:rPr>
          <w:rFonts w:eastAsiaTheme="minorEastAsia" w:cstheme="minorBidi"/>
          <w:noProof/>
          <w:sz w:val="22"/>
        </w:rPr>
      </w:pPr>
      <w:r w:rsidRPr="005C7054">
        <w:fldChar w:fldCharType="begin"/>
      </w:r>
      <w:r w:rsidRPr="005C7054">
        <w:instrText xml:space="preserve"> TOC \h \z \c "Tabela" </w:instrText>
      </w:r>
      <w:r w:rsidRPr="005C7054">
        <w:fldChar w:fldCharType="separate"/>
      </w:r>
      <w:hyperlink w:anchor="_Toc51009121" w:history="1">
        <w:r w:rsidR="00AD77D7" w:rsidRPr="005C7054">
          <w:rPr>
            <w:rStyle w:val="Hiperligao"/>
            <w:noProof/>
          </w:rPr>
          <w:t>Tabela 1 – Agile measurement</w:t>
        </w:r>
        <w:r w:rsidR="00AD77D7" w:rsidRPr="005C7054">
          <w:rPr>
            <w:noProof/>
            <w:webHidden/>
          </w:rPr>
          <w:tab/>
        </w:r>
        <w:r w:rsidR="00AD77D7" w:rsidRPr="005C7054">
          <w:rPr>
            <w:noProof/>
            <w:webHidden/>
          </w:rPr>
          <w:fldChar w:fldCharType="begin"/>
        </w:r>
        <w:r w:rsidR="00AD77D7" w:rsidRPr="005C7054">
          <w:rPr>
            <w:noProof/>
            <w:webHidden/>
          </w:rPr>
          <w:instrText xml:space="preserve"> PAGEREF _Toc51009121 \h </w:instrText>
        </w:r>
        <w:r w:rsidR="00AD77D7" w:rsidRPr="005C7054">
          <w:rPr>
            <w:noProof/>
            <w:webHidden/>
          </w:rPr>
        </w:r>
        <w:r w:rsidR="00AD77D7" w:rsidRPr="005C7054">
          <w:rPr>
            <w:noProof/>
            <w:webHidden/>
          </w:rPr>
          <w:fldChar w:fldCharType="separate"/>
        </w:r>
        <w:r w:rsidR="005C7054">
          <w:rPr>
            <w:noProof/>
            <w:webHidden/>
          </w:rPr>
          <w:t>2</w:t>
        </w:r>
        <w:r w:rsidR="00AD77D7" w:rsidRPr="005C7054">
          <w:rPr>
            <w:noProof/>
            <w:webHidden/>
          </w:rPr>
          <w:fldChar w:fldCharType="end"/>
        </w:r>
      </w:hyperlink>
    </w:p>
    <w:p w14:paraId="5CD8A612" w14:textId="12C20A82" w:rsidR="008647B7" w:rsidRPr="005C7054" w:rsidRDefault="008647B7" w:rsidP="008647B7">
      <w:pPr>
        <w:contextualSpacing w:val="0"/>
      </w:pPr>
      <w:r w:rsidRPr="005C7054">
        <w:fldChar w:fldCharType="end"/>
      </w:r>
    </w:p>
    <w:p w14:paraId="12EF1ECD" w14:textId="77777777" w:rsidR="004272D4" w:rsidRPr="005C7054" w:rsidRDefault="004272D4">
      <w:pPr>
        <w:contextualSpacing w:val="0"/>
      </w:pPr>
    </w:p>
    <w:p w14:paraId="7A7D65F3" w14:textId="77777777" w:rsidR="00250C3E" w:rsidRPr="005C7054" w:rsidRDefault="00250C3E">
      <w:pPr>
        <w:sectPr w:rsidR="00250C3E" w:rsidRPr="005C7054" w:rsidSect="002D04C5">
          <w:footerReference w:type="default" r:id="rId25"/>
          <w:headerReference w:type="first" r:id="rId26"/>
          <w:footerReference w:type="first" r:id="rId27"/>
          <w:pgSz w:w="11900" w:h="16840" w:code="9"/>
          <w:pgMar w:top="1418" w:right="1418" w:bottom="1418" w:left="1418" w:header="709" w:footer="709" w:gutter="0"/>
          <w:pgNumType w:fmt="lowerRoman"/>
          <w:cols w:space="708"/>
          <w:docGrid w:linePitch="299"/>
        </w:sectPr>
      </w:pPr>
    </w:p>
    <w:p w14:paraId="6E77BC8C" w14:textId="04E2BB6E" w:rsidR="00297817" w:rsidRPr="005C7054" w:rsidRDefault="00893EEF" w:rsidP="00FB2DBF">
      <w:pPr>
        <w:pStyle w:val="Ttulo1"/>
        <w:numPr>
          <w:ilvl w:val="0"/>
          <w:numId w:val="0"/>
        </w:numPr>
      </w:pPr>
      <w:bookmarkStart w:id="12" w:name="_Ref7649575"/>
      <w:bookmarkStart w:id="13" w:name="_Toc82953201"/>
      <w:r w:rsidRPr="005C7054">
        <w:rPr>
          <w:lang w:val="pt-PT"/>
        </w:rPr>
        <w:lastRenderedPageBreak/>
        <w:t>Lista de Abreviaturas, Siglas e Acrónimos</w:t>
      </w:r>
      <w:bookmarkEnd w:id="12"/>
      <w:bookmarkEnd w:id="13"/>
    </w:p>
    <w:p w14:paraId="0289335C" w14:textId="527EDE99" w:rsidR="004272D4" w:rsidRPr="005C7054" w:rsidRDefault="00BB5672">
      <w:pPr>
        <w:contextualSpacing w:val="0"/>
        <w:rPr>
          <w:lang w:val="en-GB"/>
        </w:rPr>
      </w:pPr>
      <w:r w:rsidRPr="005C7054">
        <w:rPr>
          <w:lang w:val="en-GB"/>
        </w:rPr>
        <w:t>…</w:t>
      </w:r>
    </w:p>
    <w:p w14:paraId="6484047F" w14:textId="77777777" w:rsidR="000957CD" w:rsidRPr="005C7054" w:rsidRDefault="000957CD">
      <w:pPr>
        <w:contextualSpacing w:val="0"/>
        <w:rPr>
          <w:lang w:val="en-GB"/>
        </w:rPr>
      </w:pPr>
    </w:p>
    <w:p w14:paraId="37AD5F32" w14:textId="77777777" w:rsidR="000957CD" w:rsidRPr="005C7054" w:rsidRDefault="000957CD">
      <w:pPr>
        <w:contextualSpacing w:val="0"/>
        <w:rPr>
          <w:lang w:val="en-GB"/>
        </w:rPr>
        <w:sectPr w:rsidR="000957CD" w:rsidRPr="005C7054" w:rsidSect="002D04C5">
          <w:footerReference w:type="default" r:id="rId28"/>
          <w:pgSz w:w="11900" w:h="16840" w:code="9"/>
          <w:pgMar w:top="1418" w:right="1418" w:bottom="1418" w:left="1418" w:header="709" w:footer="709" w:gutter="0"/>
          <w:pgNumType w:fmt="lowerRoman"/>
          <w:cols w:space="708"/>
          <w:docGrid w:linePitch="299"/>
        </w:sectPr>
      </w:pPr>
    </w:p>
    <w:p w14:paraId="227ABE70" w14:textId="76769806" w:rsidR="004F7AC2" w:rsidRPr="005C7054" w:rsidRDefault="007F1B8C" w:rsidP="00BB5672">
      <w:pPr>
        <w:pStyle w:val="Ttulo1"/>
      </w:pPr>
      <w:bookmarkStart w:id="14" w:name="_Toc7197594"/>
      <w:bookmarkStart w:id="15" w:name="_Toc7392021"/>
      <w:bookmarkStart w:id="16" w:name="_Toc7392926"/>
      <w:bookmarkStart w:id="17" w:name="_Toc7400055"/>
      <w:bookmarkStart w:id="18" w:name="_Toc7432681"/>
      <w:bookmarkStart w:id="19" w:name="_Toc7444271"/>
      <w:bookmarkStart w:id="20" w:name="_Toc7445360"/>
      <w:bookmarkStart w:id="21" w:name="_Toc7446682"/>
      <w:bookmarkStart w:id="22" w:name="_Toc7542056"/>
      <w:bookmarkStart w:id="23" w:name="_Toc7544998"/>
      <w:bookmarkStart w:id="24" w:name="_Toc7556646"/>
      <w:bookmarkStart w:id="25" w:name="_Toc7197595"/>
      <w:bookmarkStart w:id="26" w:name="_Toc7392022"/>
      <w:bookmarkStart w:id="27" w:name="_Toc7392927"/>
      <w:bookmarkStart w:id="28" w:name="_Toc7400056"/>
      <w:bookmarkStart w:id="29" w:name="_Toc7432682"/>
      <w:bookmarkStart w:id="30" w:name="_Toc7444272"/>
      <w:bookmarkStart w:id="31" w:name="_Toc7445361"/>
      <w:bookmarkStart w:id="32" w:name="_Toc7446683"/>
      <w:bookmarkStart w:id="33" w:name="_Toc7542057"/>
      <w:bookmarkStart w:id="34" w:name="_Toc7544999"/>
      <w:bookmarkStart w:id="35" w:name="_Toc7556647"/>
      <w:bookmarkStart w:id="36" w:name="_Ref529710726"/>
      <w:bookmarkStart w:id="37" w:name="_Ref529710841"/>
      <w:bookmarkStart w:id="38" w:name="_Toc82953202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r w:rsidRPr="005C7054">
        <w:lastRenderedPageBreak/>
        <w:t>Introdução</w:t>
      </w:r>
      <w:bookmarkEnd w:id="36"/>
      <w:bookmarkEnd w:id="37"/>
      <w:bookmarkEnd w:id="38"/>
    </w:p>
    <w:p w14:paraId="39670780" w14:textId="646AF770" w:rsidR="00C469D5" w:rsidRPr="005C7054" w:rsidRDefault="0054654A" w:rsidP="0054654A">
      <w:pPr>
        <w:contextualSpacing w:val="0"/>
      </w:pPr>
      <w:r w:rsidRPr="005C7054">
        <w:t>Neste capítulo…</w:t>
      </w:r>
    </w:p>
    <w:p w14:paraId="64643A0B" w14:textId="6D833D96" w:rsidR="00893153" w:rsidRPr="005C7054" w:rsidRDefault="00893153" w:rsidP="003C0827">
      <w:pPr>
        <w:contextualSpacing w:val="0"/>
      </w:pPr>
      <w:r w:rsidRPr="005C7054">
        <w:t>O trabalho deve ser organi</w:t>
      </w:r>
      <w:r w:rsidR="003C0827" w:rsidRPr="005C7054">
        <w:t>zado em frente e verso, em contí</w:t>
      </w:r>
      <w:r w:rsidRPr="005C7054">
        <w:t xml:space="preserve">nuo (sem </w:t>
      </w:r>
      <w:r w:rsidR="00B03EDB" w:rsidRPr="005C7054">
        <w:t>páginas</w:t>
      </w:r>
      <w:r w:rsidRPr="005C7054">
        <w:t xml:space="preserve"> em branco), com margens de 2,5cm, usando a fonte </w:t>
      </w:r>
      <w:proofErr w:type="spellStart"/>
      <w:r w:rsidRPr="005C7054">
        <w:t>NewsGotT</w:t>
      </w:r>
      <w:proofErr w:type="spellEnd"/>
      <w:r w:rsidRPr="005C7054">
        <w:t xml:space="preserve"> (esta fonte deve ser instalada no </w:t>
      </w:r>
      <w:r w:rsidR="00B03EDB" w:rsidRPr="005C7054">
        <w:t>PC</w:t>
      </w:r>
      <w:r w:rsidRPr="005C7054">
        <w:t xml:space="preserve">) e uma </w:t>
      </w:r>
      <w:r w:rsidR="00B03EDB" w:rsidRPr="005C7054">
        <w:t>dimensão</w:t>
      </w:r>
      <w:r w:rsidRPr="005C7054">
        <w:t xml:space="preserve"> de 12, para a letra do texto, e de 8, para a letra das notas de </w:t>
      </w:r>
      <w:r w:rsidR="003C0827" w:rsidRPr="005C7054">
        <w:t>rodapé</w:t>
      </w:r>
      <w:r w:rsidRPr="005C7054">
        <w:t xml:space="preserve"> (caso se aplique). </w:t>
      </w:r>
    </w:p>
    <w:p w14:paraId="74139DD2" w14:textId="6C18EB61" w:rsidR="00893153" w:rsidRPr="005C7054" w:rsidRDefault="00893153" w:rsidP="003C0827">
      <w:pPr>
        <w:contextualSpacing w:val="0"/>
      </w:pPr>
      <w:r w:rsidRPr="005C7054">
        <w:t xml:space="preserve">O </w:t>
      </w:r>
      <w:r w:rsidR="00B03EDB" w:rsidRPr="005C7054">
        <w:t>espaçamento</w:t>
      </w:r>
      <w:r w:rsidRPr="005C7054">
        <w:t xml:space="preserve"> entre linhas deve ser de 1.5, salvo nas </w:t>
      </w:r>
      <w:r w:rsidR="003C0827" w:rsidRPr="005C7054">
        <w:t>referências</w:t>
      </w:r>
      <w:r w:rsidRPr="005C7054">
        <w:t xml:space="preserve"> </w:t>
      </w:r>
      <w:r w:rsidR="003C0827" w:rsidRPr="005C7054">
        <w:t>bibliográficas</w:t>
      </w:r>
      <w:r w:rsidRPr="005C7054">
        <w:t xml:space="preserve"> e anexos onde pode ser considerado um </w:t>
      </w:r>
      <w:r w:rsidR="00B03EDB" w:rsidRPr="005C7054">
        <w:t>espaçamento</w:t>
      </w:r>
      <w:r w:rsidRPr="005C7054">
        <w:t xml:space="preserve"> entre linhas de 1. </w:t>
      </w:r>
    </w:p>
    <w:p w14:paraId="4A181CEF" w14:textId="075E96BF" w:rsidR="00144F22" w:rsidRPr="005C7054" w:rsidRDefault="00DC2667" w:rsidP="00563812">
      <w:pPr>
        <w:pStyle w:val="Ttulo2"/>
      </w:pPr>
      <w:bookmarkStart w:id="39" w:name="_Toc82953203"/>
      <w:r w:rsidRPr="00563812">
        <w:t>XXX1</w:t>
      </w:r>
      <w:bookmarkEnd w:id="39"/>
    </w:p>
    <w:p w14:paraId="2BBD490C" w14:textId="508993A0" w:rsidR="001B5954" w:rsidRPr="005C7054" w:rsidRDefault="0054654A" w:rsidP="00FA5101">
      <w:pPr>
        <w:contextualSpacing w:val="0"/>
      </w:pPr>
      <w:r w:rsidRPr="005C7054">
        <w:t>Nesta seção…</w:t>
      </w:r>
      <w:r w:rsidR="00DC2667" w:rsidRPr="005C7054">
        <w:t>.</w:t>
      </w:r>
    </w:p>
    <w:p w14:paraId="14F18F2E" w14:textId="0BFA1DB0" w:rsidR="009621EB" w:rsidRPr="005C7054" w:rsidRDefault="00DC2667" w:rsidP="00601793">
      <w:pPr>
        <w:pStyle w:val="Ttulo3"/>
      </w:pPr>
      <w:bookmarkStart w:id="40" w:name="_Toc82953204"/>
      <w:r w:rsidRPr="005C7054">
        <w:t>YYY1</w:t>
      </w:r>
      <w:bookmarkEnd w:id="40"/>
    </w:p>
    <w:p w14:paraId="66E3D3BE" w14:textId="02376D8A" w:rsidR="00C8394F" w:rsidRPr="005C7054" w:rsidRDefault="009F2A2F" w:rsidP="008800D3">
      <w:pPr>
        <w:contextualSpacing w:val="0"/>
      </w:pPr>
      <w:proofErr w:type="spellStart"/>
      <w:r w:rsidRPr="005C7054">
        <w:t>Efghi</w:t>
      </w:r>
      <w:proofErr w:type="spellEnd"/>
      <w:r w:rsidR="009864FA" w:rsidRPr="005C7054">
        <w:t>.</w:t>
      </w:r>
    </w:p>
    <w:p w14:paraId="5409D615" w14:textId="3F9A7557" w:rsidR="009621EB" w:rsidRPr="005C7054" w:rsidRDefault="00DC2667" w:rsidP="00601793">
      <w:pPr>
        <w:pStyle w:val="Ttulo3"/>
      </w:pPr>
      <w:bookmarkStart w:id="41" w:name="_Toc82953205"/>
      <w:r w:rsidRPr="005C7054">
        <w:t>YYY2</w:t>
      </w:r>
      <w:bookmarkEnd w:id="41"/>
    </w:p>
    <w:p w14:paraId="388659BE" w14:textId="180C5DB7" w:rsidR="00FF5755" w:rsidRPr="005C7054" w:rsidRDefault="009F2A2F" w:rsidP="00FF5755">
      <w:pPr>
        <w:contextualSpacing w:val="0"/>
      </w:pPr>
      <w:proofErr w:type="spellStart"/>
      <w:r w:rsidRPr="005C7054">
        <w:t>Jklmno</w:t>
      </w:r>
      <w:proofErr w:type="spellEnd"/>
      <w:r w:rsidR="00DC2667" w:rsidRPr="005C7054">
        <w:t>.</w:t>
      </w:r>
    </w:p>
    <w:p w14:paraId="387C9665" w14:textId="758BEA18" w:rsidR="00742FD8" w:rsidRPr="005C7054" w:rsidRDefault="00DC2667" w:rsidP="00563812">
      <w:pPr>
        <w:pStyle w:val="Ttulo2"/>
      </w:pPr>
      <w:bookmarkStart w:id="42" w:name="_Toc82953206"/>
      <w:r w:rsidRPr="005C7054">
        <w:t>XXX2</w:t>
      </w:r>
      <w:bookmarkEnd w:id="42"/>
    </w:p>
    <w:p w14:paraId="43572D2F" w14:textId="21A04080" w:rsidR="00F875F0" w:rsidRPr="005C7054" w:rsidRDefault="00DC2667" w:rsidP="00FA5101">
      <w:pPr>
        <w:contextualSpacing w:val="0"/>
        <w:rPr>
          <w:szCs w:val="20"/>
        </w:rPr>
      </w:pPr>
      <w:r w:rsidRPr="005C7054">
        <w:t>..</w:t>
      </w:r>
      <w:r w:rsidR="00F875F0" w:rsidRPr="005C7054">
        <w:rPr>
          <w:szCs w:val="20"/>
        </w:rPr>
        <w:t>.</w:t>
      </w:r>
    </w:p>
    <w:p w14:paraId="1BD72114" w14:textId="5698F914" w:rsidR="008629FC" w:rsidRPr="005C7054" w:rsidRDefault="008629FC">
      <w:pPr>
        <w:spacing w:after="0" w:line="240" w:lineRule="auto"/>
        <w:contextualSpacing w:val="0"/>
        <w:jc w:val="left"/>
      </w:pPr>
      <w:r w:rsidRPr="005C7054">
        <w:br w:type="page"/>
      </w:r>
    </w:p>
    <w:p w14:paraId="5EC73A31" w14:textId="6F46C60A" w:rsidR="00144F22" w:rsidRPr="005C7054" w:rsidRDefault="00DC2667" w:rsidP="00601793">
      <w:pPr>
        <w:pStyle w:val="Ttulo1"/>
        <w:rPr>
          <w:lang w:val="pt-PT"/>
        </w:rPr>
      </w:pPr>
      <w:bookmarkStart w:id="43" w:name="_Toc7197603"/>
      <w:bookmarkStart w:id="44" w:name="_Toc7392030"/>
      <w:bookmarkStart w:id="45" w:name="_Toc7392935"/>
      <w:bookmarkStart w:id="46" w:name="_Toc7400064"/>
      <w:bookmarkStart w:id="47" w:name="_Toc7432690"/>
      <w:bookmarkStart w:id="48" w:name="_Toc7444280"/>
      <w:bookmarkStart w:id="49" w:name="_Toc7445369"/>
      <w:bookmarkStart w:id="50" w:name="_Toc7446691"/>
      <w:bookmarkStart w:id="51" w:name="_Toc7542065"/>
      <w:bookmarkStart w:id="52" w:name="_Toc7545007"/>
      <w:bookmarkStart w:id="53" w:name="_Toc7556655"/>
      <w:bookmarkStart w:id="54" w:name="_Toc82953207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r w:rsidRPr="005C7054">
        <w:rPr>
          <w:lang w:val="pt-PT"/>
        </w:rPr>
        <w:lastRenderedPageBreak/>
        <w:t>Nome Capítulo 2</w:t>
      </w:r>
      <w:bookmarkEnd w:id="54"/>
    </w:p>
    <w:p w14:paraId="0E3D1297" w14:textId="33F9DD5B" w:rsidR="001D7CF0" w:rsidRPr="005C7054" w:rsidRDefault="00DC2667" w:rsidP="001D7CF0">
      <w:pPr>
        <w:rPr>
          <w:lang w:eastAsia="x-none"/>
        </w:rPr>
      </w:pPr>
      <w:r w:rsidRPr="005C7054">
        <w:rPr>
          <w:lang w:eastAsia="x-none"/>
        </w:rPr>
        <w:t>..</w:t>
      </w:r>
      <w:r w:rsidR="007D1615" w:rsidRPr="005C7054">
        <w:rPr>
          <w:lang w:eastAsia="x-none"/>
        </w:rPr>
        <w:t>.</w:t>
      </w:r>
    </w:p>
    <w:p w14:paraId="1C1048D0" w14:textId="7E76EAB8" w:rsidR="00144F22" w:rsidRPr="005C7054" w:rsidRDefault="00DC2667" w:rsidP="00563812">
      <w:pPr>
        <w:pStyle w:val="Ttulo2"/>
      </w:pPr>
      <w:bookmarkStart w:id="55" w:name="_Toc82953208"/>
      <w:r w:rsidRPr="005C7054">
        <w:t>Nome da seção 2.1</w:t>
      </w:r>
      <w:bookmarkEnd w:id="55"/>
    </w:p>
    <w:p w14:paraId="67C89297" w14:textId="49A040E8" w:rsidR="00387042" w:rsidRPr="005C7054" w:rsidRDefault="00DC2667" w:rsidP="00FA5101">
      <w:pPr>
        <w:contextualSpacing w:val="0"/>
        <w:rPr>
          <w:szCs w:val="20"/>
        </w:rPr>
      </w:pPr>
      <w:r w:rsidRPr="005C7054">
        <w:rPr>
          <w:szCs w:val="20"/>
        </w:rPr>
        <w:t>…</w:t>
      </w:r>
    </w:p>
    <w:p w14:paraId="6B144BCB" w14:textId="0158E205" w:rsidR="004A407D" w:rsidRPr="005C7054" w:rsidRDefault="00DC2667" w:rsidP="00563812">
      <w:pPr>
        <w:pStyle w:val="Ttulo2"/>
      </w:pPr>
      <w:bookmarkStart w:id="56" w:name="_Toc82953209"/>
      <w:r w:rsidRPr="005C7054">
        <w:t>Nome da seção 2.1</w:t>
      </w:r>
      <w:bookmarkEnd w:id="56"/>
    </w:p>
    <w:p w14:paraId="781A7CA7" w14:textId="5490CF9B" w:rsidR="009A29E8" w:rsidRPr="005C7054" w:rsidRDefault="00DC2667" w:rsidP="009A29E8">
      <w:pPr>
        <w:pStyle w:val="Ttulo3"/>
      </w:pPr>
      <w:bookmarkStart w:id="57" w:name="_Toc82953210"/>
      <w:r w:rsidRPr="005C7054">
        <w:t>Seção 2.2.1</w:t>
      </w:r>
      <w:bookmarkEnd w:id="57"/>
    </w:p>
    <w:p w14:paraId="2EB1BFEA" w14:textId="62CA40CB" w:rsidR="00E32DD1" w:rsidRPr="005C7054" w:rsidRDefault="00DC2667" w:rsidP="00366801">
      <w:pPr>
        <w:contextualSpacing w:val="0"/>
        <w:rPr>
          <w:szCs w:val="20"/>
        </w:rPr>
      </w:pPr>
      <w:r w:rsidRPr="005C7054">
        <w:rPr>
          <w:szCs w:val="20"/>
        </w:rPr>
        <w:t>…</w:t>
      </w:r>
    </w:p>
    <w:p w14:paraId="5FA6BA5E" w14:textId="62CA3E4D" w:rsidR="004E004F" w:rsidRPr="005C7054" w:rsidRDefault="00DC2667" w:rsidP="00DC2667">
      <w:pPr>
        <w:pStyle w:val="Ttulo3"/>
      </w:pPr>
      <w:bookmarkStart w:id="58" w:name="_Ref533954668"/>
      <w:bookmarkStart w:id="59" w:name="_Toc82953211"/>
      <w:r w:rsidRPr="005C7054">
        <w:t>Seção 2.2.</w:t>
      </w:r>
      <w:bookmarkEnd w:id="58"/>
      <w:r w:rsidRPr="005C7054">
        <w:t>2</w:t>
      </w:r>
      <w:bookmarkEnd w:id="59"/>
    </w:p>
    <w:p w14:paraId="0BFE71B7" w14:textId="0DE03BBE" w:rsidR="006C67CD" w:rsidRPr="005C7054" w:rsidRDefault="00DC2667" w:rsidP="006C67CD">
      <w:pPr>
        <w:contextualSpacing w:val="0"/>
        <w:rPr>
          <w:szCs w:val="20"/>
        </w:rPr>
      </w:pPr>
      <w:r w:rsidRPr="005C7054">
        <w:rPr>
          <w:szCs w:val="20"/>
        </w:rPr>
        <w:t>…</w:t>
      </w:r>
    </w:p>
    <w:p w14:paraId="2D74050E" w14:textId="63D02E43" w:rsidR="009F2A2F" w:rsidRPr="005C7054" w:rsidRDefault="009F2A2F" w:rsidP="006C67CD">
      <w:pPr>
        <w:contextualSpacing w:val="0"/>
        <w:rPr>
          <w:szCs w:val="20"/>
        </w:rPr>
      </w:pPr>
    </w:p>
    <w:p w14:paraId="3B5D3D71" w14:textId="75422EB3" w:rsidR="006C67CD" w:rsidRPr="005C7054" w:rsidRDefault="006C67CD" w:rsidP="006C67CD">
      <w:pPr>
        <w:keepNext/>
        <w:contextualSpacing w:val="0"/>
        <w:jc w:val="center"/>
      </w:pPr>
    </w:p>
    <w:bookmarkStart w:id="60" w:name="_Ref533952823"/>
    <w:bookmarkStart w:id="61" w:name="_Toc6930225"/>
    <w:p w14:paraId="095CA2F7" w14:textId="07067381" w:rsidR="009F2A2F" w:rsidRPr="005C7054" w:rsidRDefault="009F2A2F" w:rsidP="006C67CD">
      <w:pPr>
        <w:pStyle w:val="Legenda"/>
        <w:jc w:val="center"/>
      </w:pPr>
      <w:r w:rsidRPr="005C7054">
        <w:rPr>
          <w:noProof/>
          <w:szCs w:val="20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417073BC" wp14:editId="503C3911">
                <wp:simplePos x="0" y="0"/>
                <wp:positionH relativeFrom="margin">
                  <wp:posOffset>2432719</wp:posOffset>
                </wp:positionH>
                <wp:positionV relativeFrom="paragraph">
                  <wp:posOffset>23409</wp:posOffset>
                </wp:positionV>
                <wp:extent cx="848360" cy="543560"/>
                <wp:effectExtent l="38100" t="19050" r="46990" b="46990"/>
                <wp:wrapNone/>
                <wp:docPr id="59" name="Estrela de 5 pontas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48360" cy="543560"/>
                        </a:xfrm>
                        <a:prstGeom prst="star5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 xmlns:oel="http://schemas.microsoft.com/office/2019/extlst">
            <w:pict>
              <v:shape w14:anchorId="04FB03E1" id="Estrela de 5 pontas 59" o:spid="_x0000_s1026" style="position:absolute;margin-left:191.55pt;margin-top:1.85pt;width:66.8pt;height:42.8pt;z-index:2516848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coordsize="848360,5435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" path="m1,207621r324045,1l424180,,524314,207622r324045,-1l586199,335937,686337,543559,424180,415240,162023,543559,262161,335937,1,207621xe" filled="f" strokecolor="red" strokeweight="2pt">
                <v:path arrowok="t" o:connecttype="custom" o:connectlocs="1,207621;324046,207622;424180,0;524314,207622;848359,207621;586199,335937;686337,543559;424180,415240;162023,543559;262161,335937;1,207621" o:connectangles="0,0,0,0,0,0,0,0,0,0,0"/>
                <w10:wrap anchorx="margin"/>
              </v:shape>
            </w:pict>
          </mc:Fallback>
        </mc:AlternateContent>
      </w:r>
    </w:p>
    <w:p w14:paraId="41E49DA5" w14:textId="77777777" w:rsidR="009F2A2F" w:rsidRPr="005C7054" w:rsidRDefault="009F2A2F" w:rsidP="006C67CD">
      <w:pPr>
        <w:pStyle w:val="Legenda"/>
        <w:jc w:val="center"/>
      </w:pPr>
    </w:p>
    <w:p w14:paraId="7A809A74" w14:textId="77777777" w:rsidR="009F2A2F" w:rsidRPr="005C7054" w:rsidRDefault="009F2A2F" w:rsidP="006C67CD">
      <w:pPr>
        <w:pStyle w:val="Legenda"/>
        <w:jc w:val="center"/>
      </w:pPr>
    </w:p>
    <w:p w14:paraId="22CD6FB9" w14:textId="4F4D6DFA" w:rsidR="003C2E24" w:rsidRPr="005C7054" w:rsidRDefault="006C67CD" w:rsidP="00AD77D7">
      <w:pPr>
        <w:pStyle w:val="Legenda"/>
        <w:spacing w:before="240" w:after="0" w:line="240" w:lineRule="auto"/>
        <w:contextualSpacing w:val="0"/>
        <w:jc w:val="center"/>
        <w:rPr>
          <w:i w:val="0"/>
        </w:rPr>
      </w:pPr>
      <w:bookmarkStart w:id="62" w:name="_Toc51009117"/>
      <w:r w:rsidRPr="005C7054">
        <w:rPr>
          <w:i w:val="0"/>
        </w:rPr>
        <w:t xml:space="preserve">Figura </w:t>
      </w:r>
      <w:r w:rsidRPr="005C7054">
        <w:rPr>
          <w:i w:val="0"/>
          <w:noProof/>
        </w:rPr>
        <w:fldChar w:fldCharType="begin"/>
      </w:r>
      <w:r w:rsidRPr="005C7054">
        <w:rPr>
          <w:i w:val="0"/>
          <w:noProof/>
        </w:rPr>
        <w:instrText xml:space="preserve"> SEQ Figura \* ARABIC </w:instrText>
      </w:r>
      <w:r w:rsidRPr="005C7054">
        <w:rPr>
          <w:i w:val="0"/>
          <w:noProof/>
        </w:rPr>
        <w:fldChar w:fldCharType="separate"/>
      </w:r>
      <w:r w:rsidR="005C7054">
        <w:rPr>
          <w:i w:val="0"/>
          <w:noProof/>
        </w:rPr>
        <w:t>1</w:t>
      </w:r>
      <w:r w:rsidRPr="005C7054">
        <w:rPr>
          <w:i w:val="0"/>
          <w:noProof/>
        </w:rPr>
        <w:fldChar w:fldCharType="end"/>
      </w:r>
      <w:bookmarkEnd w:id="60"/>
      <w:r w:rsidRPr="005C7054">
        <w:rPr>
          <w:i w:val="0"/>
        </w:rPr>
        <w:t xml:space="preserve"> – </w:t>
      </w:r>
      <w:bookmarkEnd w:id="61"/>
      <w:r w:rsidR="00DC2667" w:rsidRPr="005C7054">
        <w:rPr>
          <w:i w:val="0"/>
        </w:rPr>
        <w:t>Nome da figura</w:t>
      </w:r>
      <w:bookmarkEnd w:id="62"/>
    </w:p>
    <w:p w14:paraId="0888FEE5" w14:textId="6D38B3B2" w:rsidR="008A78F6" w:rsidRPr="005C7054" w:rsidRDefault="008A78F6" w:rsidP="008A78F6">
      <w:pPr>
        <w:pStyle w:val="Legenda"/>
        <w:spacing w:after="0" w:line="240" w:lineRule="auto"/>
        <w:contextualSpacing w:val="0"/>
        <w:jc w:val="center"/>
        <w:rPr>
          <w:i w:val="0"/>
        </w:rPr>
      </w:pPr>
      <w:r w:rsidRPr="005C7054">
        <w:rPr>
          <w:i w:val="0"/>
        </w:rPr>
        <w:t>(Nota: Se for necessário citar, colocar a citação na linha por baixo da legenda da figura, sem espaço após a legenda, como está aqui</w:t>
      </w:r>
      <w:r w:rsidR="003C2E24" w:rsidRPr="005C7054">
        <w:rPr>
          <w:i w:val="0"/>
        </w:rPr>
        <w:t>)</w:t>
      </w:r>
    </w:p>
    <w:p w14:paraId="547BBA2F" w14:textId="6BCCB69C" w:rsidR="006C67CD" w:rsidRPr="005C7054" w:rsidRDefault="006C67CD" w:rsidP="00215E46">
      <w:pPr>
        <w:pStyle w:val="Legenda"/>
        <w:spacing w:after="120"/>
        <w:contextualSpacing w:val="0"/>
        <w:jc w:val="center"/>
        <w:rPr>
          <w:i w:val="0"/>
        </w:rPr>
      </w:pPr>
      <w:r w:rsidRPr="005C7054">
        <w:rPr>
          <w:i w:val="0"/>
        </w:rPr>
        <w:fldChar w:fldCharType="begin" w:fldLock="1"/>
      </w:r>
      <w:r w:rsidR="009650EB" w:rsidRPr="005C7054">
        <w:rPr>
          <w:i w:val="0"/>
        </w:rPr>
        <w:instrText>ADDIN CSL_CITATION {"citationItems":[{"id":"ITEM-1","itemData":{"ISBN":"978-1-62825-199-9","author":[{"dropping-particle":"","family":"PMI","given":"","non-dropping-particle":"","parse-names":false,"suffix":""}],"edition":"First Edit","editor":[{"dropping-particle":"","family":"Project Management Institute","given":"","non-dropping-particle":"","parse-names":false,"suffix":""}],"id":"ITEM-1","issued":{"date-parts":[["2017"]]},"number-of-pages":"168","publisher":"Project Management Institute, Inc.","publisher-place":"Newtown Square, Pennsylvania","title":"Agile Practice Guide","type":"book"},"uris":["http://www.mendeley.com/documents/?uuid=22b58728-73b8-4fcf-89d4-30910354d5e0","http://www.mendeley.com/documents/?uuid=956adea9-2980-4891-8931-4983fd8b47f3"]}],"mendeley":{"formattedCitation":"(PMI, 2017)","plainTextFormattedCitation":"(PMI, 2017)","previouslyFormattedCitation":"(PMI, 2017b)"},"properties":{"noteIndex":0},"schema":"https://github.com/citation-style-language/schema/raw/master/csl-citation.json"}</w:instrText>
      </w:r>
      <w:r w:rsidRPr="005C7054">
        <w:rPr>
          <w:i w:val="0"/>
        </w:rPr>
        <w:fldChar w:fldCharType="separate"/>
      </w:r>
      <w:r w:rsidR="009650EB" w:rsidRPr="005C7054">
        <w:rPr>
          <w:i w:val="0"/>
          <w:noProof/>
        </w:rPr>
        <w:t>(PMI, 2017)</w:t>
      </w:r>
      <w:r w:rsidRPr="005C7054">
        <w:rPr>
          <w:i w:val="0"/>
        </w:rPr>
        <w:fldChar w:fldCharType="end"/>
      </w:r>
    </w:p>
    <w:p w14:paraId="6C456DBD" w14:textId="77777777" w:rsidR="00110072" w:rsidRPr="005C7054" w:rsidRDefault="00110072" w:rsidP="00110072"/>
    <w:p w14:paraId="1DC71989" w14:textId="1822D2D2" w:rsidR="000C78FE" w:rsidRPr="005C7054" w:rsidRDefault="000C78FE" w:rsidP="00215E46">
      <w:pPr>
        <w:pStyle w:val="Legenda"/>
        <w:keepNext/>
        <w:spacing w:after="0" w:line="240" w:lineRule="auto"/>
        <w:contextualSpacing w:val="0"/>
        <w:jc w:val="center"/>
        <w:rPr>
          <w:i w:val="0"/>
        </w:rPr>
      </w:pPr>
      <w:bookmarkStart w:id="63" w:name="_Toc7197617"/>
      <w:bookmarkStart w:id="64" w:name="_Toc7392044"/>
      <w:bookmarkStart w:id="65" w:name="_Toc7392949"/>
      <w:bookmarkStart w:id="66" w:name="_Toc7400078"/>
      <w:bookmarkStart w:id="67" w:name="_Toc7432704"/>
      <w:bookmarkStart w:id="68" w:name="_Toc7444294"/>
      <w:bookmarkStart w:id="69" w:name="_Toc7445383"/>
      <w:bookmarkStart w:id="70" w:name="_Toc7446705"/>
      <w:bookmarkStart w:id="71" w:name="_Toc7542079"/>
      <w:bookmarkStart w:id="72" w:name="_Toc7545021"/>
      <w:bookmarkStart w:id="73" w:name="_Toc7556669"/>
      <w:bookmarkStart w:id="74" w:name="_Toc6930326"/>
      <w:bookmarkStart w:id="75" w:name="_Toc51009121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r w:rsidRPr="005C7054">
        <w:rPr>
          <w:i w:val="0"/>
        </w:rPr>
        <w:t xml:space="preserve">Tabela </w:t>
      </w:r>
      <w:r w:rsidRPr="005C7054">
        <w:rPr>
          <w:i w:val="0"/>
          <w:noProof/>
        </w:rPr>
        <w:fldChar w:fldCharType="begin"/>
      </w:r>
      <w:r w:rsidRPr="005C7054">
        <w:rPr>
          <w:i w:val="0"/>
          <w:noProof/>
        </w:rPr>
        <w:instrText xml:space="preserve"> SEQ Tabela \* ARABIC </w:instrText>
      </w:r>
      <w:r w:rsidRPr="005C7054">
        <w:rPr>
          <w:i w:val="0"/>
          <w:noProof/>
        </w:rPr>
        <w:fldChar w:fldCharType="separate"/>
      </w:r>
      <w:r w:rsidR="005C7054">
        <w:rPr>
          <w:i w:val="0"/>
          <w:noProof/>
        </w:rPr>
        <w:t>1</w:t>
      </w:r>
      <w:r w:rsidRPr="005C7054">
        <w:rPr>
          <w:i w:val="0"/>
          <w:noProof/>
        </w:rPr>
        <w:fldChar w:fldCharType="end"/>
      </w:r>
      <w:r w:rsidRPr="005C7054">
        <w:rPr>
          <w:i w:val="0"/>
        </w:rPr>
        <w:t xml:space="preserve"> – Agile </w:t>
      </w:r>
      <w:proofErr w:type="spellStart"/>
      <w:r w:rsidRPr="005C7054">
        <w:rPr>
          <w:i w:val="0"/>
        </w:rPr>
        <w:t>measurement</w:t>
      </w:r>
      <w:bookmarkEnd w:id="74"/>
      <w:bookmarkEnd w:id="75"/>
      <w:proofErr w:type="spellEnd"/>
    </w:p>
    <w:tbl>
      <w:tblPr>
        <w:tblStyle w:val="TabelacomGrelha"/>
        <w:tblW w:w="0" w:type="auto"/>
        <w:tblLook w:val="04A0" w:firstRow="1" w:lastRow="0" w:firstColumn="1" w:lastColumn="0" w:noHBand="0" w:noVBand="1"/>
      </w:tblPr>
      <w:tblGrid>
        <w:gridCol w:w="2263"/>
        <w:gridCol w:w="2263"/>
        <w:gridCol w:w="2264"/>
        <w:gridCol w:w="2264"/>
      </w:tblGrid>
      <w:tr w:rsidR="00110072" w:rsidRPr="005C7054" w14:paraId="73B2CAD1" w14:textId="77777777" w:rsidTr="00110072">
        <w:tc>
          <w:tcPr>
            <w:tcW w:w="2263" w:type="dxa"/>
          </w:tcPr>
          <w:p w14:paraId="2E898C58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  <w:tc>
          <w:tcPr>
            <w:tcW w:w="2263" w:type="dxa"/>
          </w:tcPr>
          <w:p w14:paraId="6DD9DDCA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  <w:tc>
          <w:tcPr>
            <w:tcW w:w="2264" w:type="dxa"/>
          </w:tcPr>
          <w:p w14:paraId="5A1E75B5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  <w:tc>
          <w:tcPr>
            <w:tcW w:w="2264" w:type="dxa"/>
          </w:tcPr>
          <w:p w14:paraId="5D968D2C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</w:tr>
      <w:tr w:rsidR="00110072" w:rsidRPr="005C7054" w14:paraId="237EF799" w14:textId="77777777" w:rsidTr="00110072">
        <w:tc>
          <w:tcPr>
            <w:tcW w:w="2263" w:type="dxa"/>
          </w:tcPr>
          <w:p w14:paraId="2D1B9B1B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  <w:tc>
          <w:tcPr>
            <w:tcW w:w="2263" w:type="dxa"/>
          </w:tcPr>
          <w:p w14:paraId="171A12EF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  <w:tc>
          <w:tcPr>
            <w:tcW w:w="2264" w:type="dxa"/>
          </w:tcPr>
          <w:p w14:paraId="5E55102C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  <w:tc>
          <w:tcPr>
            <w:tcW w:w="2264" w:type="dxa"/>
          </w:tcPr>
          <w:p w14:paraId="005A4E6A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</w:tr>
      <w:tr w:rsidR="00110072" w:rsidRPr="005C7054" w14:paraId="1F9826BC" w14:textId="77777777" w:rsidTr="00110072">
        <w:tc>
          <w:tcPr>
            <w:tcW w:w="2263" w:type="dxa"/>
          </w:tcPr>
          <w:p w14:paraId="58ED802C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  <w:tc>
          <w:tcPr>
            <w:tcW w:w="2263" w:type="dxa"/>
          </w:tcPr>
          <w:p w14:paraId="2A5B0D2D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  <w:tc>
          <w:tcPr>
            <w:tcW w:w="2264" w:type="dxa"/>
          </w:tcPr>
          <w:p w14:paraId="02152E20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  <w:tc>
          <w:tcPr>
            <w:tcW w:w="2264" w:type="dxa"/>
          </w:tcPr>
          <w:p w14:paraId="01972CA3" w14:textId="77777777" w:rsidR="00110072" w:rsidRPr="005C7054" w:rsidRDefault="00110072" w:rsidP="00374E32">
            <w:pPr>
              <w:spacing w:after="0" w:line="240" w:lineRule="auto"/>
              <w:contextualSpacing w:val="0"/>
              <w:jc w:val="center"/>
            </w:pPr>
          </w:p>
        </w:tc>
      </w:tr>
    </w:tbl>
    <w:p w14:paraId="7A2B4F0B" w14:textId="3E8FD22A" w:rsidR="000C78FE" w:rsidRPr="005C7054" w:rsidRDefault="000C78FE" w:rsidP="000C78FE">
      <w:pPr>
        <w:contextualSpacing w:val="0"/>
        <w:jc w:val="center"/>
      </w:pPr>
    </w:p>
    <w:p w14:paraId="268C977C" w14:textId="77777777" w:rsidR="00887D5B" w:rsidRPr="005C7054" w:rsidRDefault="00887D5B" w:rsidP="00041B8B">
      <w:pPr>
        <w:contextualSpacing w:val="0"/>
      </w:pPr>
    </w:p>
    <w:p w14:paraId="457B8AF7" w14:textId="77777777" w:rsidR="00A1338A" w:rsidRPr="005C7054" w:rsidRDefault="00A1338A" w:rsidP="00041B8B">
      <w:pPr>
        <w:contextualSpacing w:val="0"/>
        <w:rPr>
          <w:szCs w:val="20"/>
        </w:rPr>
      </w:pPr>
    </w:p>
    <w:p w14:paraId="1B3A3DDC" w14:textId="77777777" w:rsidR="00A1338A" w:rsidRPr="005C7054" w:rsidRDefault="00A1338A" w:rsidP="00041B8B">
      <w:pPr>
        <w:contextualSpacing w:val="0"/>
        <w:sectPr w:rsidR="00A1338A" w:rsidRPr="005C7054" w:rsidSect="00557B77">
          <w:footerReference w:type="default" r:id="rId29"/>
          <w:pgSz w:w="11900" w:h="16840" w:code="9"/>
          <w:pgMar w:top="1418" w:right="1418" w:bottom="1418" w:left="1418" w:header="709" w:footer="709" w:gutter="0"/>
          <w:pgNumType w:start="1"/>
          <w:cols w:space="708"/>
          <w:docGrid w:linePitch="299"/>
        </w:sectPr>
      </w:pPr>
    </w:p>
    <w:p w14:paraId="02889C9D" w14:textId="259FAE89" w:rsidR="00522369" w:rsidRPr="005C7054" w:rsidRDefault="00CB1C1A" w:rsidP="00601793">
      <w:pPr>
        <w:pStyle w:val="Ttulo1"/>
        <w:numPr>
          <w:ilvl w:val="0"/>
          <w:numId w:val="0"/>
        </w:numPr>
        <w:rPr>
          <w:lang w:val="pt-PT"/>
        </w:rPr>
      </w:pPr>
      <w:bookmarkStart w:id="76" w:name="_Ref7197239"/>
      <w:bookmarkStart w:id="77" w:name="_Toc82953212"/>
      <w:r w:rsidRPr="005C7054">
        <w:rPr>
          <w:lang w:val="pt-PT"/>
        </w:rPr>
        <w:lastRenderedPageBreak/>
        <w:t>Referências Bibliográficas</w:t>
      </w:r>
      <w:bookmarkEnd w:id="76"/>
      <w:bookmarkEnd w:id="77"/>
    </w:p>
    <w:p w14:paraId="25141DEF" w14:textId="0FCD1ED6" w:rsidR="009650EB" w:rsidRPr="005C7054" w:rsidRDefault="006457DE" w:rsidP="009650E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5C7054">
        <w:fldChar w:fldCharType="begin" w:fldLock="1"/>
      </w:r>
      <w:r w:rsidRPr="005C7054">
        <w:rPr>
          <w:lang w:val="en-GB"/>
        </w:rPr>
        <w:instrText xml:space="preserve">ADDIN Mendeley Bibliography CSL_BIBLIOGRAPHY </w:instrText>
      </w:r>
      <w:r w:rsidRPr="005C7054">
        <w:fldChar w:fldCharType="separate"/>
      </w:r>
      <w:r w:rsidR="009650EB" w:rsidRPr="005C7054">
        <w:rPr>
          <w:noProof/>
          <w:szCs w:val="24"/>
          <w:lang w:val="en-US"/>
        </w:rPr>
        <w:t xml:space="preserve">PMI. (2017). </w:t>
      </w:r>
      <w:r w:rsidR="009650EB" w:rsidRPr="005C7054">
        <w:rPr>
          <w:i/>
          <w:iCs/>
          <w:noProof/>
          <w:szCs w:val="24"/>
          <w:lang w:val="en-US"/>
        </w:rPr>
        <w:t>Agile Practice Guide</w:t>
      </w:r>
      <w:r w:rsidR="009650EB" w:rsidRPr="005C7054">
        <w:rPr>
          <w:noProof/>
          <w:szCs w:val="24"/>
          <w:lang w:val="en-US"/>
        </w:rPr>
        <w:t xml:space="preserve">. (Project Management Institute, Ed.) </w:t>
      </w:r>
      <w:r w:rsidR="009650EB" w:rsidRPr="00824925">
        <w:rPr>
          <w:noProof/>
          <w:szCs w:val="24"/>
        </w:rPr>
        <w:t xml:space="preserve">(First Edit). </w:t>
      </w:r>
      <w:r w:rsidR="009650EB" w:rsidRPr="005C7054">
        <w:rPr>
          <w:noProof/>
          <w:szCs w:val="24"/>
        </w:rPr>
        <w:t>Newtown Square, Pennsylvania: Project Management Institute, Inc.</w:t>
      </w:r>
    </w:p>
    <w:p w14:paraId="62E0608C" w14:textId="77777777" w:rsidR="00A068B8" w:rsidRPr="005C7054" w:rsidRDefault="006457DE" w:rsidP="00827E38">
      <w:pPr>
        <w:spacing w:line="240" w:lineRule="auto"/>
        <w:contextualSpacing w:val="0"/>
      </w:pPr>
      <w:r w:rsidRPr="005C7054">
        <w:fldChar w:fldCharType="end"/>
      </w:r>
    </w:p>
    <w:p w14:paraId="746CF67E" w14:textId="7D41DDA1" w:rsidR="006457DE" w:rsidRPr="005C7054" w:rsidRDefault="00A068B8" w:rsidP="00827E38">
      <w:pPr>
        <w:spacing w:line="240" w:lineRule="auto"/>
        <w:contextualSpacing w:val="0"/>
      </w:pPr>
      <w:r w:rsidRPr="005C7054">
        <w:rPr>
          <w:highlight w:val="yellow"/>
        </w:rPr>
        <w:t xml:space="preserve">[utilizar preferencialmente uma aplicação de gestão de referências bibliográficas, e.g., </w:t>
      </w:r>
      <w:proofErr w:type="spellStart"/>
      <w:r w:rsidRPr="005C7054">
        <w:rPr>
          <w:highlight w:val="yellow"/>
        </w:rPr>
        <w:t>mendeley</w:t>
      </w:r>
      <w:proofErr w:type="spellEnd"/>
      <w:r w:rsidRPr="005C7054">
        <w:rPr>
          <w:highlight w:val="yellow"/>
        </w:rPr>
        <w:t>]</w:t>
      </w:r>
    </w:p>
    <w:p w14:paraId="2AD662BA" w14:textId="77777777" w:rsidR="007F6A8C" w:rsidRPr="005C7054" w:rsidRDefault="007F6A8C" w:rsidP="008E6370">
      <w:pPr>
        <w:spacing w:before="120" w:line="240" w:lineRule="auto"/>
        <w:contextualSpacing w:val="0"/>
      </w:pPr>
    </w:p>
    <w:p w14:paraId="06E324AC" w14:textId="77777777" w:rsidR="007F6A8C" w:rsidRPr="005C7054" w:rsidRDefault="007F6A8C" w:rsidP="008E6370">
      <w:pPr>
        <w:spacing w:before="120" w:line="240" w:lineRule="auto"/>
        <w:contextualSpacing w:val="0"/>
      </w:pPr>
    </w:p>
    <w:p w14:paraId="2285F9A1" w14:textId="77777777" w:rsidR="007F6A8C" w:rsidRPr="005C7054" w:rsidRDefault="007F6A8C">
      <w:pPr>
        <w:spacing w:after="0"/>
        <w:contextualSpacing w:val="0"/>
        <w:jc w:val="left"/>
      </w:pPr>
    </w:p>
    <w:p w14:paraId="30D5C45A" w14:textId="77777777" w:rsidR="007F6A8C" w:rsidRPr="005C7054" w:rsidRDefault="007F6A8C">
      <w:pPr>
        <w:spacing w:after="0"/>
        <w:contextualSpacing w:val="0"/>
        <w:jc w:val="left"/>
        <w:sectPr w:rsidR="007F6A8C" w:rsidRPr="005C7054" w:rsidSect="002D04C5">
          <w:footerReference w:type="default" r:id="rId30"/>
          <w:pgSz w:w="11900" w:h="16840" w:code="9"/>
          <w:pgMar w:top="1418" w:right="1418" w:bottom="1418" w:left="1418" w:header="709" w:footer="709" w:gutter="0"/>
          <w:cols w:space="708"/>
          <w:docGrid w:linePitch="299"/>
        </w:sectPr>
      </w:pPr>
    </w:p>
    <w:p w14:paraId="3EEBE3F6" w14:textId="7CDC42DB" w:rsidR="009B1A5C" w:rsidRPr="005C7054" w:rsidRDefault="009B1A5C" w:rsidP="009B1A5C">
      <w:pPr>
        <w:pStyle w:val="Ttulo1"/>
        <w:numPr>
          <w:ilvl w:val="0"/>
          <w:numId w:val="0"/>
        </w:numPr>
        <w:rPr>
          <w:lang w:val="pt-PT"/>
        </w:rPr>
      </w:pPr>
      <w:bookmarkStart w:id="78" w:name="_Toc82953213"/>
      <w:bookmarkStart w:id="79" w:name="_Ref6922163"/>
      <w:bookmarkStart w:id="80" w:name="_Toc6930209"/>
      <w:r w:rsidRPr="005C7054">
        <w:rPr>
          <w:lang w:val="pt-PT"/>
        </w:rPr>
        <w:lastRenderedPageBreak/>
        <w:t>Apêndices</w:t>
      </w:r>
      <w:bookmarkEnd w:id="78"/>
    </w:p>
    <w:p w14:paraId="676DCF9D" w14:textId="77777777" w:rsidR="009B1A5C" w:rsidRPr="005C7054" w:rsidRDefault="009B1A5C">
      <w:pPr>
        <w:spacing w:after="0" w:line="240" w:lineRule="auto"/>
        <w:contextualSpacing w:val="0"/>
        <w:jc w:val="left"/>
        <w:rPr>
          <w:b/>
          <w:smallCaps/>
          <w:color w:val="595959"/>
          <w:sz w:val="28"/>
          <w:lang w:eastAsia="x-none"/>
        </w:rPr>
      </w:pPr>
      <w:r w:rsidRPr="005C7054">
        <w:br w:type="page"/>
      </w:r>
    </w:p>
    <w:p w14:paraId="2C68BF61" w14:textId="29381441" w:rsidR="00881469" w:rsidRPr="005C7054" w:rsidRDefault="00303042" w:rsidP="00563812">
      <w:pPr>
        <w:pStyle w:val="Ttulo2"/>
        <w:numPr>
          <w:ilvl w:val="0"/>
          <w:numId w:val="0"/>
        </w:numPr>
        <w:ind w:left="284"/>
      </w:pPr>
      <w:bookmarkStart w:id="81" w:name="_Toc82953214"/>
      <w:r w:rsidRPr="005C7054">
        <w:lastRenderedPageBreak/>
        <w:t xml:space="preserve">Apêndice 1 – </w:t>
      </w:r>
      <w:bookmarkEnd w:id="79"/>
      <w:bookmarkEnd w:id="80"/>
      <w:r w:rsidR="00110072" w:rsidRPr="005C7054">
        <w:t>Nome do Apêndice 1</w:t>
      </w:r>
      <w:bookmarkEnd w:id="81"/>
    </w:p>
    <w:p w14:paraId="1A7D71DD" w14:textId="77777777" w:rsidR="00881469" w:rsidRPr="005C7054" w:rsidRDefault="00881469" w:rsidP="00881469">
      <w:pPr>
        <w:rPr>
          <w:lang w:eastAsia="x-none"/>
        </w:rPr>
      </w:pPr>
    </w:p>
    <w:p w14:paraId="515C9287" w14:textId="4A87602A" w:rsidR="00B725F0" w:rsidRPr="005C7054" w:rsidRDefault="00110072" w:rsidP="00B725F0">
      <w:pPr>
        <w:keepNext/>
        <w:contextualSpacing w:val="0"/>
        <w:jc w:val="center"/>
      </w:pPr>
      <w:r w:rsidRPr="005C7054"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4681186E" wp14:editId="4E6F944F">
                <wp:simplePos x="0" y="0"/>
                <wp:positionH relativeFrom="column">
                  <wp:posOffset>2518410</wp:posOffset>
                </wp:positionH>
                <wp:positionV relativeFrom="paragraph">
                  <wp:posOffset>54610</wp:posOffset>
                </wp:positionV>
                <wp:extent cx="655320" cy="411480"/>
                <wp:effectExtent l="0" t="0" r="11430" b="26670"/>
                <wp:wrapNone/>
                <wp:docPr id="87" name="Cruzada 8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5320" cy="411480"/>
                        </a:xfrm>
                        <a:prstGeom prst="plus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fl="http://schemas.microsoft.com/office/word/2024/wordml/sdtformatlock" xmlns:w16du="http://schemas.microsoft.com/office/word/2023/wordml/word16du" xmlns:oel="http://schemas.microsoft.com/office/2019/extlst">
            <w:pict>
              <v:shapetype w14:anchorId="3C041331" id="_x0000_t11" coordsize="21600,21600" o:spt="11" adj="5400" path="m@0,l@0@0,0@0,0@2@0@2@0,21600@1,21600@1@2,21600@2,21600@0@1@0@1,xe">
                <v:stroke joinstyle="miter"/>
                <v:formulas>
                  <v:f eqn="val #0"/>
                  <v:f eqn="sum width 0 #0"/>
                  <v:f eqn="sum height 0 #0"/>
                  <v:f eqn="prod @0 2929 10000"/>
                  <v:f eqn="sum width 0 @3"/>
                  <v:f eqn="sum height 0 @3"/>
                  <v:f eqn="val width"/>
                  <v:f eqn="val height"/>
                  <v:f eqn="prod width 1 2"/>
                  <v:f eqn="prod height 1 2"/>
                </v:formulas>
                <v:path gradientshapeok="t" limo="10800,10800" o:connecttype="custom" o:connectlocs="@8,0;0,@9;@8,@7;@6,@9" textboxrect="0,0,21600,21600;5400,5400,16200,16200;10800,10800,10800,10800"/>
                <v:handles>
                  <v:h position="#0,topLeft" switch="" xrange="0,10800"/>
                </v:handles>
              </v:shapetype>
              <v:shape id="Cruzada 87" o:spid="_x0000_s1026" type="#_x0000_t11" style="position:absolute;margin-left:198.3pt;margin-top:4.3pt;width:51.6pt;height:32.4pt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" filled="f" strokecolor="red" strokeweight="2pt"/>
            </w:pict>
          </mc:Fallback>
        </mc:AlternateContent>
      </w:r>
    </w:p>
    <w:p w14:paraId="576D4DB9" w14:textId="77777777" w:rsidR="00110072" w:rsidRPr="005C7054" w:rsidRDefault="00110072" w:rsidP="00B725F0">
      <w:pPr>
        <w:pStyle w:val="Legenda"/>
        <w:jc w:val="center"/>
      </w:pPr>
      <w:bookmarkStart w:id="82" w:name="_Toc6930269"/>
      <w:bookmarkStart w:id="83" w:name="_Ref7727264"/>
    </w:p>
    <w:p w14:paraId="676E2A92" w14:textId="7D698436" w:rsidR="00B725F0" w:rsidRPr="005C7054" w:rsidRDefault="00B725F0" w:rsidP="00AD77D7">
      <w:pPr>
        <w:pStyle w:val="Legenda"/>
        <w:spacing w:before="240"/>
        <w:contextualSpacing w:val="0"/>
        <w:jc w:val="center"/>
        <w:rPr>
          <w:i w:val="0"/>
        </w:rPr>
      </w:pPr>
      <w:bookmarkStart w:id="84" w:name="_Toc51009118"/>
      <w:r w:rsidRPr="005C7054">
        <w:rPr>
          <w:i w:val="0"/>
        </w:rPr>
        <w:t xml:space="preserve">Figura </w:t>
      </w:r>
      <w:r w:rsidR="00DC7E7C" w:rsidRPr="005C7054">
        <w:rPr>
          <w:i w:val="0"/>
          <w:noProof/>
        </w:rPr>
        <w:fldChar w:fldCharType="begin"/>
      </w:r>
      <w:r w:rsidR="00DC7E7C" w:rsidRPr="005C7054">
        <w:rPr>
          <w:i w:val="0"/>
          <w:noProof/>
        </w:rPr>
        <w:instrText xml:space="preserve"> SEQ Figura \* ARABIC </w:instrText>
      </w:r>
      <w:r w:rsidR="00DC7E7C" w:rsidRPr="005C7054">
        <w:rPr>
          <w:i w:val="0"/>
          <w:noProof/>
        </w:rPr>
        <w:fldChar w:fldCharType="separate"/>
      </w:r>
      <w:r w:rsidR="005C7054">
        <w:rPr>
          <w:i w:val="0"/>
          <w:noProof/>
        </w:rPr>
        <w:t>2</w:t>
      </w:r>
      <w:r w:rsidR="00DC7E7C" w:rsidRPr="005C7054">
        <w:rPr>
          <w:i w:val="0"/>
          <w:noProof/>
        </w:rPr>
        <w:fldChar w:fldCharType="end"/>
      </w:r>
      <w:r w:rsidRPr="005C7054">
        <w:rPr>
          <w:i w:val="0"/>
        </w:rPr>
        <w:t xml:space="preserve"> – </w:t>
      </w:r>
      <w:bookmarkEnd w:id="82"/>
      <w:bookmarkEnd w:id="83"/>
      <w:r w:rsidR="00110072" w:rsidRPr="005C7054">
        <w:rPr>
          <w:i w:val="0"/>
        </w:rPr>
        <w:t>Nome da figura</w:t>
      </w:r>
      <w:bookmarkEnd w:id="84"/>
    </w:p>
    <w:p w14:paraId="0864019A" w14:textId="29997703" w:rsidR="00B725F0" w:rsidRPr="005C7054" w:rsidRDefault="00B725F0" w:rsidP="00B725F0">
      <w:pPr>
        <w:keepNext/>
        <w:contextualSpacing w:val="0"/>
        <w:jc w:val="center"/>
      </w:pPr>
    </w:p>
    <w:p w14:paraId="1453FF95" w14:textId="77777777" w:rsidR="00110072" w:rsidRPr="005C7054" w:rsidRDefault="00110072">
      <w:pPr>
        <w:spacing w:after="0" w:line="240" w:lineRule="auto"/>
        <w:contextualSpacing w:val="0"/>
        <w:jc w:val="left"/>
        <w:rPr>
          <w:b/>
          <w:smallCaps/>
          <w:color w:val="595959"/>
          <w:sz w:val="28"/>
          <w:lang w:eastAsia="x-none"/>
        </w:rPr>
      </w:pPr>
      <w:bookmarkStart w:id="85" w:name="_Ref6922360"/>
      <w:bookmarkStart w:id="86" w:name="_Toc6930210"/>
      <w:r w:rsidRPr="005C7054">
        <w:br w:type="page"/>
      </w:r>
    </w:p>
    <w:p w14:paraId="0647F159" w14:textId="0E49FB2A" w:rsidR="00B725F0" w:rsidRPr="005C7054" w:rsidRDefault="00303042" w:rsidP="00563812">
      <w:pPr>
        <w:pStyle w:val="Ttulo2"/>
        <w:numPr>
          <w:ilvl w:val="0"/>
          <w:numId w:val="0"/>
        </w:numPr>
        <w:ind w:left="284"/>
      </w:pPr>
      <w:bookmarkStart w:id="87" w:name="_Toc82953215"/>
      <w:r w:rsidRPr="005C7054">
        <w:lastRenderedPageBreak/>
        <w:t xml:space="preserve">Apêndice 2 – </w:t>
      </w:r>
      <w:bookmarkEnd w:id="85"/>
      <w:bookmarkEnd w:id="86"/>
      <w:r w:rsidR="00110072" w:rsidRPr="005C7054">
        <w:t>Nome do Apêndice 2</w:t>
      </w:r>
      <w:bookmarkEnd w:id="87"/>
    </w:p>
    <w:p w14:paraId="5985F41D" w14:textId="47353992" w:rsidR="00881469" w:rsidRPr="005C7054" w:rsidRDefault="00881469" w:rsidP="00881469">
      <w:pPr>
        <w:rPr>
          <w:lang w:eastAsia="x-none"/>
        </w:rPr>
      </w:pPr>
      <w:r w:rsidRPr="005C7054"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4CE929B9" wp14:editId="64384EDC">
                <wp:simplePos x="0" y="0"/>
                <wp:positionH relativeFrom="column">
                  <wp:posOffset>2513330</wp:posOffset>
                </wp:positionH>
                <wp:positionV relativeFrom="paragraph">
                  <wp:posOffset>242570</wp:posOffset>
                </wp:positionV>
                <wp:extent cx="716280" cy="340360"/>
                <wp:effectExtent l="0" t="0" r="26670" b="21590"/>
                <wp:wrapNone/>
                <wp:docPr id="100" name="Circular 1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6280" cy="340360"/>
                        </a:xfrm>
                        <a:prstGeom prst="pie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fl="http://schemas.microsoft.com/office/word/2024/wordml/sdtformatlock" xmlns:w16du="http://schemas.microsoft.com/office/word/2023/wordml/word16du" xmlns:oel="http://schemas.microsoft.com/office/2019/extlst">
            <w:pict>
              <v:shape w14:anchorId="0C90A781" id="Circular 100" o:spid="_x0000_s1026" style="position:absolute;margin-left:197.9pt;margin-top:19.1pt;width:56.4pt;height:26.8pt;z-index:251686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coordsize="716280,3403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" path="m716280,170180v,93988,-160345,170180,-358140,170180c160345,340360,,264168,,170180,,76192,160345,,358140,r,170180l716280,170180xe" filled="f" strokecolor="red" strokeweight="2pt">
                <v:path arrowok="t" o:connecttype="custom" o:connectlocs="716280,170180;358140,340360;0,170180;358140,0;358140,170180;716280,170180" o:connectangles="0,0,0,0,0,0"/>
              </v:shape>
            </w:pict>
          </mc:Fallback>
        </mc:AlternateContent>
      </w:r>
    </w:p>
    <w:p w14:paraId="1102A725" w14:textId="7580AEA6" w:rsidR="00B725F0" w:rsidRPr="005C7054" w:rsidRDefault="00B725F0" w:rsidP="00B725F0">
      <w:pPr>
        <w:keepNext/>
        <w:contextualSpacing w:val="0"/>
        <w:jc w:val="center"/>
      </w:pPr>
    </w:p>
    <w:p w14:paraId="2DD2F8AE" w14:textId="13B796DC" w:rsidR="00B725F0" w:rsidRPr="005C7054" w:rsidRDefault="00B725F0" w:rsidP="00AD77D7">
      <w:pPr>
        <w:pStyle w:val="Legenda"/>
        <w:spacing w:before="240"/>
        <w:contextualSpacing w:val="0"/>
        <w:jc w:val="center"/>
        <w:rPr>
          <w:i w:val="0"/>
        </w:rPr>
      </w:pPr>
      <w:bookmarkStart w:id="88" w:name="_Toc6930273"/>
      <w:bookmarkStart w:id="89" w:name="_Ref7727537"/>
      <w:bookmarkStart w:id="90" w:name="_Toc51009119"/>
      <w:r w:rsidRPr="005C7054">
        <w:rPr>
          <w:i w:val="0"/>
        </w:rPr>
        <w:t xml:space="preserve">Figura </w:t>
      </w:r>
      <w:r w:rsidR="00DC7E7C" w:rsidRPr="005C7054">
        <w:rPr>
          <w:i w:val="0"/>
          <w:noProof/>
        </w:rPr>
        <w:fldChar w:fldCharType="begin"/>
      </w:r>
      <w:r w:rsidR="00DC7E7C" w:rsidRPr="005C7054">
        <w:rPr>
          <w:i w:val="0"/>
          <w:noProof/>
        </w:rPr>
        <w:instrText xml:space="preserve"> SEQ Figura \* ARABIC </w:instrText>
      </w:r>
      <w:r w:rsidR="00DC7E7C" w:rsidRPr="005C7054">
        <w:rPr>
          <w:i w:val="0"/>
          <w:noProof/>
        </w:rPr>
        <w:fldChar w:fldCharType="separate"/>
      </w:r>
      <w:r w:rsidR="005C7054">
        <w:rPr>
          <w:i w:val="0"/>
          <w:noProof/>
        </w:rPr>
        <w:t>3</w:t>
      </w:r>
      <w:r w:rsidR="00DC7E7C" w:rsidRPr="005C7054">
        <w:rPr>
          <w:i w:val="0"/>
          <w:noProof/>
        </w:rPr>
        <w:fldChar w:fldCharType="end"/>
      </w:r>
      <w:r w:rsidRPr="005C7054">
        <w:rPr>
          <w:i w:val="0"/>
        </w:rPr>
        <w:t xml:space="preserve"> – </w:t>
      </w:r>
      <w:bookmarkEnd w:id="88"/>
      <w:bookmarkEnd w:id="89"/>
      <w:r w:rsidR="00110072" w:rsidRPr="005C7054">
        <w:rPr>
          <w:i w:val="0"/>
        </w:rPr>
        <w:t>Nome da figura</w:t>
      </w:r>
      <w:bookmarkEnd w:id="90"/>
    </w:p>
    <w:p w14:paraId="43BC32A7" w14:textId="25EFFF32" w:rsidR="00F4338C" w:rsidRPr="005C7054" w:rsidRDefault="00F4338C">
      <w:pPr>
        <w:spacing w:after="0" w:line="240" w:lineRule="auto"/>
        <w:contextualSpacing w:val="0"/>
        <w:jc w:val="left"/>
      </w:pPr>
      <w:r w:rsidRPr="005C7054">
        <w:br w:type="page"/>
      </w:r>
    </w:p>
    <w:p w14:paraId="40109266" w14:textId="0BC7A127" w:rsidR="009B1A5C" w:rsidRPr="005C7054" w:rsidRDefault="009B1A5C" w:rsidP="009B1A5C">
      <w:pPr>
        <w:pStyle w:val="Ttulo1"/>
        <w:numPr>
          <w:ilvl w:val="0"/>
          <w:numId w:val="0"/>
        </w:numPr>
        <w:rPr>
          <w:lang w:val="pt-PT"/>
        </w:rPr>
      </w:pPr>
      <w:bookmarkStart w:id="91" w:name="_Toc82953216"/>
      <w:r w:rsidRPr="005C7054">
        <w:rPr>
          <w:lang w:val="pt-PT"/>
        </w:rPr>
        <w:lastRenderedPageBreak/>
        <w:t>Anexos</w:t>
      </w:r>
      <w:bookmarkEnd w:id="91"/>
    </w:p>
    <w:p w14:paraId="2AC50BD2" w14:textId="77777777" w:rsidR="009B1A5C" w:rsidRPr="005C7054" w:rsidRDefault="009B1A5C">
      <w:pPr>
        <w:spacing w:after="0" w:line="240" w:lineRule="auto"/>
        <w:contextualSpacing w:val="0"/>
        <w:jc w:val="left"/>
        <w:rPr>
          <w:b/>
          <w:smallCaps/>
          <w:color w:val="595959"/>
          <w:sz w:val="28"/>
          <w:lang w:eastAsia="x-none"/>
        </w:rPr>
      </w:pPr>
      <w:r w:rsidRPr="005C7054">
        <w:br w:type="page"/>
      </w:r>
    </w:p>
    <w:p w14:paraId="2C845175" w14:textId="04A0E02F" w:rsidR="00F4338C" w:rsidRPr="005C7054" w:rsidRDefault="00F4338C" w:rsidP="00563812">
      <w:pPr>
        <w:pStyle w:val="Ttulo2"/>
        <w:numPr>
          <w:ilvl w:val="0"/>
          <w:numId w:val="0"/>
        </w:numPr>
      </w:pPr>
      <w:bookmarkStart w:id="92" w:name="_Toc82953217"/>
      <w:r w:rsidRPr="005C7054">
        <w:lastRenderedPageBreak/>
        <w:t>Anexo 1 – Nome do Anexo 1</w:t>
      </w:r>
      <w:bookmarkEnd w:id="92"/>
    </w:p>
    <w:p w14:paraId="6B35B186" w14:textId="77777777" w:rsidR="00F4338C" w:rsidRPr="005C7054" w:rsidRDefault="00F4338C" w:rsidP="00F4338C">
      <w:pPr>
        <w:rPr>
          <w:lang w:eastAsia="x-none"/>
        </w:rPr>
      </w:pPr>
      <w:r w:rsidRPr="005C7054"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1B8E33ED" wp14:editId="4FFC4D32">
                <wp:simplePos x="0" y="0"/>
                <wp:positionH relativeFrom="column">
                  <wp:posOffset>2513330</wp:posOffset>
                </wp:positionH>
                <wp:positionV relativeFrom="paragraph">
                  <wp:posOffset>242570</wp:posOffset>
                </wp:positionV>
                <wp:extent cx="716280" cy="340360"/>
                <wp:effectExtent l="0" t="0" r="26670" b="21590"/>
                <wp:wrapNone/>
                <wp:docPr id="1" name="Circula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6280" cy="340360"/>
                        </a:xfrm>
                        <a:prstGeom prst="pie">
                          <a:avLst/>
                        </a:prstGeom>
                        <a:noFill/>
                        <a:ln>
                          <a:solidFill>
                            <a:schemeClr val="accent1">
                              <a:lumMod val="60000"/>
                              <a:lumOff val="40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fl="http://schemas.microsoft.com/office/word/2024/wordml/sdtformatlock" xmlns:w16du="http://schemas.microsoft.com/office/word/2023/wordml/word16du" xmlns:oel="http://schemas.microsoft.com/office/2019/extlst">
            <w:pict>
              <v:shape w14:anchorId="3E610CD6" id="Circular 1" o:spid="_x0000_s1026" style="position:absolute;margin-left:197.9pt;margin-top:19.1pt;width:56.4pt;height:26.8pt;z-index:251688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coordsize="716280,3403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" path="m716280,170180v,93988,-160345,170180,-358140,170180c160345,340360,,264168,,170180,,76192,160345,,358140,r,170180l716280,170180xe" filled="f" strokecolor="#95b3d7 [1940]" strokeweight="2pt">
                <v:path arrowok="t" o:connecttype="custom" o:connectlocs="716280,170180;358140,340360;0,170180;358140,0;358140,170180;716280,170180" o:connectangles="0,0,0,0,0,0"/>
              </v:shape>
            </w:pict>
          </mc:Fallback>
        </mc:AlternateContent>
      </w:r>
    </w:p>
    <w:p w14:paraId="05E83F1F" w14:textId="77777777" w:rsidR="00F4338C" w:rsidRPr="005C7054" w:rsidRDefault="00F4338C" w:rsidP="00F4338C">
      <w:pPr>
        <w:keepNext/>
        <w:contextualSpacing w:val="0"/>
        <w:jc w:val="center"/>
      </w:pPr>
    </w:p>
    <w:p w14:paraId="39CA28DB" w14:textId="182938DA" w:rsidR="00F4338C" w:rsidRPr="005C7054" w:rsidRDefault="00F4338C" w:rsidP="00AD77D7">
      <w:pPr>
        <w:pStyle w:val="Legenda"/>
        <w:spacing w:before="240"/>
        <w:contextualSpacing w:val="0"/>
        <w:jc w:val="center"/>
        <w:rPr>
          <w:i w:val="0"/>
        </w:rPr>
      </w:pPr>
      <w:bookmarkStart w:id="93" w:name="_Toc51009120"/>
      <w:r w:rsidRPr="005C7054">
        <w:rPr>
          <w:i w:val="0"/>
        </w:rPr>
        <w:t xml:space="preserve">Figura </w:t>
      </w:r>
      <w:r w:rsidR="007C3546" w:rsidRPr="005C7054">
        <w:rPr>
          <w:i w:val="0"/>
          <w:noProof/>
        </w:rPr>
        <w:fldChar w:fldCharType="begin"/>
      </w:r>
      <w:r w:rsidR="007C3546" w:rsidRPr="005C7054">
        <w:rPr>
          <w:i w:val="0"/>
          <w:noProof/>
        </w:rPr>
        <w:instrText xml:space="preserve"> SEQ Figura \* ARABIC </w:instrText>
      </w:r>
      <w:r w:rsidR="007C3546" w:rsidRPr="005C7054">
        <w:rPr>
          <w:i w:val="0"/>
          <w:noProof/>
        </w:rPr>
        <w:fldChar w:fldCharType="separate"/>
      </w:r>
      <w:r w:rsidR="005C7054">
        <w:rPr>
          <w:i w:val="0"/>
          <w:noProof/>
        </w:rPr>
        <w:t>4</w:t>
      </w:r>
      <w:r w:rsidR="007C3546" w:rsidRPr="005C7054">
        <w:rPr>
          <w:i w:val="0"/>
          <w:noProof/>
        </w:rPr>
        <w:fldChar w:fldCharType="end"/>
      </w:r>
      <w:r w:rsidRPr="005C7054">
        <w:rPr>
          <w:i w:val="0"/>
        </w:rPr>
        <w:t xml:space="preserve"> – Nome da figura</w:t>
      </w:r>
      <w:bookmarkEnd w:id="93"/>
    </w:p>
    <w:p w14:paraId="031DE26E" w14:textId="77777777" w:rsidR="00F4338C" w:rsidRPr="005C7054" w:rsidRDefault="00F4338C" w:rsidP="00F4338C"/>
    <w:sectPr w:rsidR="00F4338C" w:rsidRPr="005C7054" w:rsidSect="002D04C5">
      <w:footerReference w:type="default" r:id="rId31"/>
      <w:pgSz w:w="11900" w:h="16840" w:code="9"/>
      <w:pgMar w:top="1418" w:right="1418" w:bottom="1418" w:left="1418" w:header="709" w:footer="709" w:gutter="0"/>
      <w:cols w:space="708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EE03E4" w14:textId="77777777" w:rsidR="0028597E" w:rsidRDefault="0028597E" w:rsidP="00E21F02">
      <w:r>
        <w:separator/>
      </w:r>
    </w:p>
  </w:endnote>
  <w:endnote w:type="continuationSeparator" w:id="0">
    <w:p w14:paraId="60B4E7B6" w14:textId="77777777" w:rsidR="0028597E" w:rsidRDefault="0028597E" w:rsidP="00E21F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NewsGotT">
    <w:panose1 w:val="00000000000000000000"/>
    <w:charset w:val="00"/>
    <w:family w:val="auto"/>
    <w:pitch w:val="variable"/>
    <w:sig w:usb0="800000AF" w:usb1="0000204A" w:usb2="00000000" w:usb3="00000000" w:csb0="0000001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4BADD5" w14:textId="77777777" w:rsidR="005D2A1C" w:rsidRDefault="005D2A1C">
    <w:pPr>
      <w:pStyle w:val="Rodap"/>
      <w:jc w:val="center"/>
    </w:pPr>
  </w:p>
  <w:p w14:paraId="63588DD8" w14:textId="77777777" w:rsidR="005D2A1C" w:rsidRDefault="005D2A1C">
    <w:pPr>
      <w:pStyle w:val="Rodap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EE016F" w14:textId="7DC2B1F3" w:rsidR="00BB5672" w:rsidRPr="00F72789" w:rsidRDefault="00BB5672" w:rsidP="00FB2DBF">
    <w:pPr>
      <w:pStyle w:val="Rodap"/>
      <w:tabs>
        <w:tab w:val="clear" w:pos="4320"/>
        <w:tab w:val="clear" w:pos="8640"/>
        <w:tab w:val="left" w:pos="4536"/>
      </w:tabs>
      <w:jc w:val="right"/>
      <w:rPr>
        <w:rFonts w:ascii="NewsGotT" w:hAnsi="NewsGotT"/>
        <w:noProof/>
        <w:sz w:val="18"/>
      </w:rPr>
    </w:pPr>
    <w:r w:rsidRPr="00F72789">
      <w:rPr>
        <w:rFonts w:ascii="NewsGotT" w:hAnsi="NewsGotT"/>
        <w:noProof/>
        <w:sz w:val="18"/>
      </w:rPr>
      <w:fldChar w:fldCharType="begin"/>
    </w:r>
    <w:r w:rsidRPr="00F72789">
      <w:rPr>
        <w:rFonts w:ascii="NewsGotT" w:hAnsi="NewsGotT"/>
        <w:noProof/>
        <w:sz w:val="18"/>
      </w:rPr>
      <w:instrText xml:space="preserve"> PAGE   \* MERGEFORMAT </w:instrText>
    </w:r>
    <w:r w:rsidRPr="00F72789">
      <w:rPr>
        <w:rFonts w:ascii="NewsGotT" w:hAnsi="NewsGotT"/>
        <w:noProof/>
        <w:sz w:val="18"/>
      </w:rPr>
      <w:fldChar w:fldCharType="separate"/>
    </w:r>
    <w:r w:rsidRPr="00F72789">
      <w:rPr>
        <w:rFonts w:ascii="NewsGotT" w:hAnsi="NewsGotT"/>
        <w:noProof/>
        <w:sz w:val="18"/>
      </w:rPr>
      <w:t>1</w:t>
    </w:r>
    <w:r w:rsidRPr="00F72789">
      <w:rPr>
        <w:rFonts w:ascii="NewsGotT" w:hAnsi="NewsGotT"/>
        <w:noProof/>
        <w:sz w:val="18"/>
      </w:rPr>
      <w:fldChar w:fldCharType="end"/>
    </w:r>
    <w:r>
      <w:rPr>
        <w:rFonts w:ascii="NewsGotT" w:hAnsi="NewsGotT"/>
        <w:noProof/>
        <w:sz w:val="18"/>
      </w:rPr>
      <w:tab/>
    </w:r>
    <w:r>
      <w:rPr>
        <w:rFonts w:ascii="NewsGotT" w:hAnsi="NewsGotT"/>
        <w:noProof/>
        <w:sz w:val="18"/>
      </w:rPr>
      <w:fldChar w:fldCharType="begin"/>
    </w:r>
    <w:r>
      <w:rPr>
        <w:rFonts w:ascii="NewsGotT" w:hAnsi="NewsGotT"/>
        <w:noProof/>
        <w:sz w:val="18"/>
      </w:rPr>
      <w:instrText xml:space="preserve"> STYLEREF  "Heading 1"  \* MERGEFORMAT </w:instrText>
    </w:r>
    <w:r>
      <w:rPr>
        <w:rFonts w:ascii="NewsGotT" w:hAnsi="NewsGotT"/>
        <w:noProof/>
        <w:sz w:val="18"/>
      </w:rPr>
      <w:fldChar w:fldCharType="separate"/>
    </w:r>
    <w:r w:rsidR="005C7054">
      <w:rPr>
        <w:rFonts w:ascii="NewsGotT" w:hAnsi="NewsGotT"/>
        <w:b/>
        <w:bCs/>
        <w:noProof/>
        <w:sz w:val="18"/>
      </w:rPr>
      <w:t>Erro! Utilize o separador Base para aplicar Heading 1 ao texto que pretende que apareça aqui.</w:t>
    </w:r>
    <w:r>
      <w:rPr>
        <w:rFonts w:ascii="NewsGotT" w:hAnsi="NewsGotT"/>
        <w:noProof/>
        <w:sz w:val="18"/>
      </w:rPr>
      <w:fldChar w:fldCharType="end"/>
    </w: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09C585" w14:textId="73317B1A" w:rsidR="00BB5672" w:rsidRPr="003652F3" w:rsidRDefault="00BB5672" w:rsidP="00FB2DBF">
    <w:pPr>
      <w:pStyle w:val="Cabealho"/>
      <w:tabs>
        <w:tab w:val="clear" w:pos="4320"/>
        <w:tab w:val="left" w:pos="4536"/>
      </w:tabs>
      <w:rPr>
        <w:rFonts w:ascii="NewsGotT" w:hAnsi="NewsGotT"/>
        <w:noProof/>
        <w:sz w:val="18"/>
      </w:rPr>
    </w:pPr>
    <w:r w:rsidRPr="003652F3">
      <w:rPr>
        <w:rFonts w:ascii="NewsGotT" w:hAnsi="NewsGotT"/>
        <w:noProof/>
        <w:sz w:val="18"/>
      </w:rPr>
      <w:tab/>
    </w:r>
    <w:sdt>
      <w:sdtPr>
        <w:rPr>
          <w:rFonts w:ascii="NewsGotT" w:hAnsi="NewsGotT"/>
          <w:noProof/>
          <w:sz w:val="18"/>
        </w:rPr>
        <w:id w:val="-1851948067"/>
        <w:docPartObj>
          <w:docPartGallery w:val="Page Numbers (Bottom of Page)"/>
          <w:docPartUnique/>
        </w:docPartObj>
      </w:sdtPr>
      <w:sdtEndPr/>
      <w:sdtContent>
        <w:r w:rsidRPr="003652F3">
          <w:rPr>
            <w:rFonts w:ascii="NewsGotT" w:hAnsi="NewsGotT"/>
            <w:noProof/>
            <w:sz w:val="18"/>
          </w:rPr>
          <w:fldChar w:fldCharType="begin"/>
        </w:r>
        <w:r w:rsidRPr="003652F3">
          <w:rPr>
            <w:rFonts w:ascii="NewsGotT" w:hAnsi="NewsGotT"/>
            <w:noProof/>
            <w:sz w:val="18"/>
          </w:rPr>
          <w:instrText>PAGE   \* MERGEFORMAT</w:instrText>
        </w:r>
        <w:r w:rsidRPr="003652F3">
          <w:rPr>
            <w:rFonts w:ascii="NewsGotT" w:hAnsi="NewsGotT"/>
            <w:noProof/>
            <w:sz w:val="18"/>
          </w:rPr>
          <w:fldChar w:fldCharType="separate"/>
        </w:r>
        <w:r w:rsidR="001E0918">
          <w:rPr>
            <w:rFonts w:ascii="NewsGotT" w:hAnsi="NewsGotT"/>
            <w:noProof/>
            <w:sz w:val="18"/>
          </w:rPr>
          <w:t>viii</w:t>
        </w:r>
        <w:r w:rsidRPr="003652F3">
          <w:rPr>
            <w:rFonts w:ascii="NewsGotT" w:hAnsi="NewsGotT"/>
            <w:noProof/>
            <w:sz w:val="18"/>
          </w:rPr>
          <w:fldChar w:fldCharType="end"/>
        </w:r>
      </w:sdtContent>
    </w:sdt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E984A6" w14:textId="2FBEC3C3" w:rsidR="00BB5672" w:rsidRPr="003652F3" w:rsidRDefault="00BB5672" w:rsidP="00FB2DBF">
    <w:pPr>
      <w:pStyle w:val="Cabealho"/>
      <w:tabs>
        <w:tab w:val="clear" w:pos="4320"/>
        <w:tab w:val="left" w:pos="4536"/>
      </w:tabs>
      <w:rPr>
        <w:rFonts w:ascii="NewsGotT" w:hAnsi="NewsGotT"/>
        <w:noProof/>
        <w:sz w:val="18"/>
      </w:rPr>
    </w:pPr>
    <w:r w:rsidRPr="003652F3">
      <w:rPr>
        <w:rFonts w:ascii="NewsGotT" w:hAnsi="NewsGotT"/>
        <w:noProof/>
        <w:sz w:val="18"/>
      </w:rPr>
      <w:tab/>
    </w:r>
    <w:sdt>
      <w:sdtPr>
        <w:rPr>
          <w:rFonts w:ascii="NewsGotT" w:hAnsi="NewsGotT"/>
          <w:noProof/>
          <w:sz w:val="18"/>
        </w:rPr>
        <w:id w:val="407582429"/>
        <w:docPartObj>
          <w:docPartGallery w:val="Page Numbers (Bottom of Page)"/>
          <w:docPartUnique/>
        </w:docPartObj>
      </w:sdtPr>
      <w:sdtEndPr/>
      <w:sdtContent>
        <w:r w:rsidRPr="003652F3">
          <w:rPr>
            <w:rFonts w:ascii="NewsGotT" w:hAnsi="NewsGotT"/>
            <w:noProof/>
            <w:sz w:val="18"/>
          </w:rPr>
          <w:fldChar w:fldCharType="begin"/>
        </w:r>
        <w:r w:rsidRPr="003652F3">
          <w:rPr>
            <w:rFonts w:ascii="NewsGotT" w:hAnsi="NewsGotT"/>
            <w:noProof/>
            <w:sz w:val="18"/>
          </w:rPr>
          <w:instrText>PAGE   \* MERGEFORMAT</w:instrText>
        </w:r>
        <w:r w:rsidRPr="003652F3">
          <w:rPr>
            <w:rFonts w:ascii="NewsGotT" w:hAnsi="NewsGotT"/>
            <w:noProof/>
            <w:sz w:val="18"/>
          </w:rPr>
          <w:fldChar w:fldCharType="separate"/>
        </w:r>
        <w:r w:rsidR="001E0918">
          <w:rPr>
            <w:rFonts w:ascii="NewsGotT" w:hAnsi="NewsGotT"/>
            <w:noProof/>
            <w:sz w:val="18"/>
          </w:rPr>
          <w:t>ix</w:t>
        </w:r>
        <w:r w:rsidRPr="003652F3">
          <w:rPr>
            <w:rFonts w:ascii="NewsGotT" w:hAnsi="NewsGotT"/>
            <w:noProof/>
            <w:sz w:val="18"/>
          </w:rPr>
          <w:fldChar w:fldCharType="end"/>
        </w:r>
      </w:sdtContent>
    </w:sdt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1BCB1A" w14:textId="77777777" w:rsidR="00BB5672" w:rsidRDefault="00BB5672" w:rsidP="000B6378">
    <w:pPr>
      <w:pStyle w:val="Rodap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1</w:t>
    </w:r>
    <w:r>
      <w:fldChar w:fldCharType="end"/>
    </w:r>
  </w:p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F6396A" w14:textId="054D073E" w:rsidR="00BB5672" w:rsidRPr="003652F3" w:rsidRDefault="00BB5672" w:rsidP="00FB2DBF">
    <w:pPr>
      <w:pStyle w:val="Rodap"/>
      <w:tabs>
        <w:tab w:val="clear" w:pos="4320"/>
        <w:tab w:val="clear" w:pos="8640"/>
        <w:tab w:val="left" w:pos="4536"/>
      </w:tabs>
      <w:jc w:val="left"/>
      <w:rPr>
        <w:rFonts w:ascii="NewsGotT" w:hAnsi="NewsGotT"/>
        <w:noProof/>
        <w:sz w:val="18"/>
      </w:rPr>
    </w:pPr>
    <w:r w:rsidRPr="00E03B38">
      <w:rPr>
        <w:rFonts w:ascii="NewsGotT" w:hAnsi="NewsGotT"/>
        <w:noProof/>
        <w:sz w:val="18"/>
      </w:rPr>
      <w:tab/>
    </w:r>
    <w:sdt>
      <w:sdtPr>
        <w:rPr>
          <w:rFonts w:ascii="NewsGotT" w:hAnsi="NewsGotT"/>
          <w:noProof/>
          <w:sz w:val="18"/>
        </w:rPr>
        <w:id w:val="39021256"/>
        <w:docPartObj>
          <w:docPartGallery w:val="Page Numbers (Bottom of Page)"/>
          <w:docPartUnique/>
        </w:docPartObj>
      </w:sdtPr>
      <w:sdtEndPr/>
      <w:sdtContent>
        <w:r w:rsidRPr="003652F3">
          <w:rPr>
            <w:rFonts w:ascii="NewsGotT" w:hAnsi="NewsGotT"/>
            <w:noProof/>
            <w:sz w:val="18"/>
          </w:rPr>
          <w:fldChar w:fldCharType="begin"/>
        </w:r>
        <w:r w:rsidRPr="00E03B38">
          <w:rPr>
            <w:rFonts w:ascii="NewsGotT" w:hAnsi="NewsGotT"/>
            <w:noProof/>
            <w:sz w:val="18"/>
          </w:rPr>
          <w:instrText>PAGE   \* MERGEFORMAT</w:instrText>
        </w:r>
        <w:r w:rsidRPr="003652F3">
          <w:rPr>
            <w:rFonts w:ascii="NewsGotT" w:hAnsi="NewsGotT"/>
            <w:noProof/>
            <w:sz w:val="18"/>
          </w:rPr>
          <w:fldChar w:fldCharType="separate"/>
        </w:r>
        <w:r w:rsidR="001E0918">
          <w:rPr>
            <w:rFonts w:ascii="NewsGotT" w:hAnsi="NewsGotT"/>
            <w:noProof/>
            <w:sz w:val="18"/>
          </w:rPr>
          <w:t>x</w:t>
        </w:r>
        <w:r w:rsidRPr="003652F3">
          <w:rPr>
            <w:rFonts w:ascii="NewsGotT" w:hAnsi="NewsGotT"/>
            <w:noProof/>
            <w:sz w:val="18"/>
          </w:rPr>
          <w:fldChar w:fldCharType="end"/>
        </w:r>
      </w:sdtContent>
    </w:sdt>
  </w:p>
</w:ftr>
</file>

<file path=word/footer1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298959" w14:textId="474AB20A" w:rsidR="00BB5672" w:rsidRPr="00601793" w:rsidRDefault="00BB5672" w:rsidP="00FB2DBF">
    <w:pPr>
      <w:pStyle w:val="Rodap"/>
      <w:tabs>
        <w:tab w:val="clear" w:pos="4320"/>
        <w:tab w:val="clear" w:pos="8640"/>
        <w:tab w:val="left" w:pos="4536"/>
      </w:tabs>
      <w:jc w:val="left"/>
      <w:rPr>
        <w:rFonts w:ascii="NewsGotT" w:hAnsi="NewsGotT"/>
        <w:noProof/>
        <w:sz w:val="18"/>
      </w:rPr>
    </w:pPr>
    <w:r>
      <w:rPr>
        <w:rFonts w:ascii="NewsGotT" w:hAnsi="NewsGotT"/>
        <w:noProof/>
        <w:sz w:val="18"/>
      </w:rPr>
      <w:tab/>
    </w:r>
    <w:r w:rsidRPr="00601793">
      <w:rPr>
        <w:rFonts w:ascii="NewsGotT" w:hAnsi="NewsGotT"/>
        <w:noProof/>
        <w:sz w:val="18"/>
      </w:rPr>
      <w:fldChar w:fldCharType="begin"/>
    </w:r>
    <w:r w:rsidRPr="00601793">
      <w:rPr>
        <w:rFonts w:ascii="NewsGotT" w:hAnsi="NewsGotT"/>
        <w:noProof/>
        <w:sz w:val="18"/>
      </w:rPr>
      <w:instrText>PAGE   \* MERGEFORMAT</w:instrText>
    </w:r>
    <w:r w:rsidRPr="00601793">
      <w:rPr>
        <w:rFonts w:ascii="NewsGotT" w:hAnsi="NewsGotT"/>
        <w:noProof/>
        <w:sz w:val="18"/>
      </w:rPr>
      <w:fldChar w:fldCharType="separate"/>
    </w:r>
    <w:r w:rsidR="001E0918">
      <w:rPr>
        <w:rFonts w:ascii="NewsGotT" w:hAnsi="NewsGotT"/>
        <w:noProof/>
        <w:sz w:val="18"/>
      </w:rPr>
      <w:t>2</w:t>
    </w:r>
    <w:r w:rsidRPr="00601793">
      <w:rPr>
        <w:rFonts w:ascii="NewsGotT" w:hAnsi="NewsGotT"/>
        <w:noProof/>
        <w:sz w:val="18"/>
      </w:rPr>
      <w:fldChar w:fldCharType="end"/>
    </w:r>
  </w:p>
</w:ftr>
</file>

<file path=word/footer1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C1AAE9" w14:textId="6E546F3A" w:rsidR="00BB5672" w:rsidRPr="00FB2DBF" w:rsidRDefault="00BB5672" w:rsidP="00FB2DBF">
    <w:pPr>
      <w:pStyle w:val="Rodap"/>
      <w:tabs>
        <w:tab w:val="clear" w:pos="4320"/>
        <w:tab w:val="clear" w:pos="8640"/>
        <w:tab w:val="left" w:pos="4536"/>
      </w:tabs>
      <w:jc w:val="left"/>
      <w:rPr>
        <w:noProof/>
        <w:sz w:val="18"/>
      </w:rPr>
    </w:pPr>
    <w:r>
      <w:rPr>
        <w:rFonts w:ascii="NewsGotT" w:hAnsi="NewsGotT"/>
        <w:noProof/>
        <w:sz w:val="18"/>
      </w:rPr>
      <w:tab/>
    </w:r>
    <w:r w:rsidRPr="00601793">
      <w:rPr>
        <w:rFonts w:ascii="NewsGotT" w:hAnsi="NewsGotT"/>
        <w:noProof/>
        <w:sz w:val="18"/>
      </w:rPr>
      <w:fldChar w:fldCharType="begin"/>
    </w:r>
    <w:r w:rsidRPr="00601793">
      <w:rPr>
        <w:rFonts w:ascii="NewsGotT" w:hAnsi="NewsGotT"/>
        <w:noProof/>
        <w:sz w:val="18"/>
      </w:rPr>
      <w:instrText>PAGE   \* MERGEFORMAT</w:instrText>
    </w:r>
    <w:r w:rsidRPr="00601793">
      <w:rPr>
        <w:rFonts w:ascii="NewsGotT" w:hAnsi="NewsGotT"/>
        <w:noProof/>
        <w:sz w:val="18"/>
      </w:rPr>
      <w:fldChar w:fldCharType="separate"/>
    </w:r>
    <w:r w:rsidR="001E0918">
      <w:rPr>
        <w:rFonts w:ascii="NewsGotT" w:hAnsi="NewsGotT"/>
        <w:noProof/>
        <w:sz w:val="18"/>
      </w:rPr>
      <w:t>3</w:t>
    </w:r>
    <w:r w:rsidRPr="00601793">
      <w:rPr>
        <w:rFonts w:ascii="NewsGotT" w:hAnsi="NewsGotT"/>
        <w:noProof/>
        <w:sz w:val="18"/>
      </w:rPr>
      <w:fldChar w:fldCharType="end"/>
    </w:r>
  </w:p>
</w:ftr>
</file>

<file path=word/footer1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1743BC" w14:textId="250270AA" w:rsidR="00BB5672" w:rsidRPr="00FB2DBF" w:rsidRDefault="00BB5672" w:rsidP="00D518B8">
    <w:pPr>
      <w:tabs>
        <w:tab w:val="left" w:pos="4536"/>
      </w:tabs>
      <w:jc w:val="left"/>
      <w:rPr>
        <w:noProof/>
        <w:sz w:val="18"/>
      </w:rPr>
    </w:pPr>
    <w:r>
      <w:rPr>
        <w:noProof/>
        <w:sz w:val="18"/>
      </w:rPr>
      <w:tab/>
    </w:r>
    <w:r w:rsidRPr="00601793">
      <w:rPr>
        <w:noProof/>
        <w:sz w:val="18"/>
      </w:rPr>
      <w:fldChar w:fldCharType="begin"/>
    </w:r>
    <w:r w:rsidRPr="00E03B38">
      <w:rPr>
        <w:noProof/>
        <w:sz w:val="18"/>
        <w:lang w:val="en-GB"/>
      </w:rPr>
      <w:instrText>PAGE   \* MERGEFORMAT</w:instrText>
    </w:r>
    <w:r w:rsidRPr="00601793">
      <w:rPr>
        <w:noProof/>
        <w:sz w:val="18"/>
      </w:rPr>
      <w:fldChar w:fldCharType="separate"/>
    </w:r>
    <w:r w:rsidR="001E0918">
      <w:rPr>
        <w:noProof/>
        <w:sz w:val="18"/>
        <w:lang w:val="en-GB"/>
      </w:rPr>
      <w:t>8</w:t>
    </w:r>
    <w:r w:rsidRPr="00601793">
      <w:rPr>
        <w:noProof/>
        <w:sz w:val="18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4808EB" w14:textId="4EEC3849" w:rsidR="00BB5672" w:rsidRPr="00F72789" w:rsidRDefault="00BB5672" w:rsidP="00FB2DBF">
    <w:pPr>
      <w:pStyle w:val="Rodap"/>
      <w:tabs>
        <w:tab w:val="clear" w:pos="4320"/>
        <w:tab w:val="clear" w:pos="8640"/>
        <w:tab w:val="left" w:pos="4536"/>
      </w:tabs>
      <w:jc w:val="right"/>
      <w:rPr>
        <w:rFonts w:ascii="NewsGotT" w:hAnsi="NewsGotT"/>
        <w:noProof/>
        <w:sz w:val="18"/>
      </w:rPr>
    </w:pPr>
    <w:r w:rsidRPr="00F72789">
      <w:rPr>
        <w:rFonts w:ascii="NewsGotT" w:hAnsi="NewsGotT"/>
        <w:noProof/>
        <w:sz w:val="18"/>
      </w:rPr>
      <w:fldChar w:fldCharType="begin"/>
    </w:r>
    <w:r w:rsidRPr="00F72789">
      <w:rPr>
        <w:rFonts w:ascii="NewsGotT" w:hAnsi="NewsGotT"/>
        <w:noProof/>
        <w:sz w:val="18"/>
      </w:rPr>
      <w:instrText xml:space="preserve"> PAGE   \* MERGEFORMAT </w:instrText>
    </w:r>
    <w:r w:rsidRPr="00F72789">
      <w:rPr>
        <w:rFonts w:ascii="NewsGotT" w:hAnsi="NewsGotT"/>
        <w:noProof/>
        <w:sz w:val="18"/>
      </w:rPr>
      <w:fldChar w:fldCharType="separate"/>
    </w:r>
    <w:r w:rsidRPr="00F72789">
      <w:rPr>
        <w:rFonts w:ascii="NewsGotT" w:hAnsi="NewsGotT"/>
        <w:noProof/>
        <w:sz w:val="18"/>
      </w:rPr>
      <w:t>1</w:t>
    </w:r>
    <w:r w:rsidRPr="00F72789">
      <w:rPr>
        <w:rFonts w:ascii="NewsGotT" w:hAnsi="NewsGotT"/>
        <w:noProof/>
        <w:sz w:val="18"/>
      </w:rPr>
      <w:fldChar w:fldCharType="end"/>
    </w:r>
    <w:r>
      <w:rPr>
        <w:rFonts w:ascii="NewsGotT" w:hAnsi="NewsGotT"/>
        <w:noProof/>
        <w:sz w:val="18"/>
      </w:rPr>
      <w:tab/>
    </w:r>
    <w:r>
      <w:rPr>
        <w:rFonts w:ascii="NewsGotT" w:hAnsi="NewsGotT"/>
        <w:noProof/>
        <w:sz w:val="18"/>
      </w:rPr>
      <w:fldChar w:fldCharType="begin"/>
    </w:r>
    <w:r>
      <w:rPr>
        <w:rFonts w:ascii="NewsGotT" w:hAnsi="NewsGotT"/>
        <w:noProof/>
        <w:sz w:val="18"/>
      </w:rPr>
      <w:instrText xml:space="preserve"> STYLEREF  "Heading 1"  \* MERGEFORMAT </w:instrText>
    </w:r>
    <w:r>
      <w:rPr>
        <w:rFonts w:ascii="NewsGotT" w:hAnsi="NewsGotT"/>
        <w:noProof/>
        <w:sz w:val="18"/>
      </w:rPr>
      <w:fldChar w:fldCharType="separate"/>
    </w:r>
    <w:r w:rsidR="005C7054">
      <w:rPr>
        <w:rFonts w:ascii="NewsGotT" w:hAnsi="NewsGotT"/>
        <w:b/>
        <w:bCs/>
        <w:noProof/>
        <w:sz w:val="18"/>
      </w:rPr>
      <w:t>Erro! Utilize o separador Base para aplicar Heading 1 ao texto que pretende que apareça aqui.</w:t>
    </w:r>
    <w:r>
      <w:rPr>
        <w:rFonts w:ascii="NewsGotT" w:hAnsi="NewsGotT"/>
        <w:noProof/>
        <w:sz w:val="1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0C34A3" w14:textId="77777777" w:rsidR="00BB5672" w:rsidRDefault="00BB5672" w:rsidP="00E21F02">
    <w:pPr>
      <w:pStyle w:val="Rodap"/>
    </w:pPr>
  </w:p>
  <w:p w14:paraId="184C316D" w14:textId="77777777" w:rsidR="00BB5672" w:rsidRDefault="00BB5672" w:rsidP="00E21F02">
    <w:pPr>
      <w:pStyle w:val="Rodap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2D510F" w14:textId="638624E6" w:rsidR="00BB5672" w:rsidRPr="003652F3" w:rsidRDefault="0028597E" w:rsidP="003652F3">
    <w:pPr>
      <w:pStyle w:val="Cabealho"/>
      <w:tabs>
        <w:tab w:val="clear" w:pos="4320"/>
        <w:tab w:val="left" w:pos="4536"/>
      </w:tabs>
      <w:rPr>
        <w:rFonts w:ascii="NewsGotT" w:hAnsi="NewsGotT"/>
        <w:noProof/>
        <w:sz w:val="18"/>
      </w:rPr>
    </w:pPr>
    <w:sdt>
      <w:sdtPr>
        <w:rPr>
          <w:noProof/>
          <w:sz w:val="18"/>
        </w:rPr>
        <w:id w:val="881754156"/>
        <w:docPartObj>
          <w:docPartGallery w:val="Page Numbers (Bottom of Page)"/>
          <w:docPartUnique/>
        </w:docPartObj>
      </w:sdtPr>
      <w:sdtEndPr/>
      <w:sdtContent>
        <w:r w:rsidR="00BB5672">
          <w:rPr>
            <w:rFonts w:ascii="NewsGotT" w:hAnsi="NewsGotT"/>
            <w:noProof/>
            <w:sz w:val="18"/>
          </w:rPr>
          <w:tab/>
        </w:r>
        <w:r w:rsidR="00BB5672" w:rsidRPr="003652F3">
          <w:rPr>
            <w:noProof/>
            <w:sz w:val="18"/>
          </w:rPr>
          <w:fldChar w:fldCharType="begin"/>
        </w:r>
        <w:r w:rsidR="00BB5672" w:rsidRPr="003652F3">
          <w:rPr>
            <w:rFonts w:ascii="NewsGotT" w:hAnsi="NewsGotT"/>
            <w:noProof/>
            <w:sz w:val="18"/>
          </w:rPr>
          <w:instrText>PAGE   \* MERGEFORMAT</w:instrText>
        </w:r>
        <w:r w:rsidR="00BB5672" w:rsidRPr="003652F3">
          <w:rPr>
            <w:noProof/>
            <w:sz w:val="18"/>
          </w:rPr>
          <w:fldChar w:fldCharType="separate"/>
        </w:r>
        <w:r w:rsidR="001E0918">
          <w:rPr>
            <w:rFonts w:ascii="NewsGotT" w:hAnsi="NewsGotT"/>
            <w:noProof/>
            <w:sz w:val="18"/>
          </w:rPr>
          <w:t>ii</w:t>
        </w:r>
        <w:r w:rsidR="00BB5672" w:rsidRPr="003652F3">
          <w:rPr>
            <w:noProof/>
            <w:sz w:val="18"/>
          </w:rPr>
          <w:fldChar w:fldCharType="end"/>
        </w:r>
      </w:sdtContent>
    </w:sdt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14505F" w14:textId="0F012E46" w:rsidR="00BB5672" w:rsidRPr="003652F3" w:rsidRDefault="0028597E" w:rsidP="00FB2DBF">
    <w:pPr>
      <w:pStyle w:val="Cabealho"/>
      <w:tabs>
        <w:tab w:val="clear" w:pos="4320"/>
        <w:tab w:val="left" w:pos="4536"/>
      </w:tabs>
      <w:rPr>
        <w:rFonts w:ascii="NewsGotT" w:hAnsi="NewsGotT"/>
        <w:noProof/>
        <w:sz w:val="18"/>
      </w:rPr>
    </w:pPr>
    <w:sdt>
      <w:sdtPr>
        <w:rPr>
          <w:rFonts w:ascii="NewsGotT" w:hAnsi="NewsGotT"/>
          <w:noProof/>
          <w:sz w:val="18"/>
        </w:rPr>
        <w:id w:val="1749622929"/>
        <w:docPartObj>
          <w:docPartGallery w:val="Page Numbers (Bottom of Page)"/>
          <w:docPartUnique/>
        </w:docPartObj>
      </w:sdtPr>
      <w:sdtEndPr/>
      <w:sdtContent>
        <w:r w:rsidR="00BB5672" w:rsidRPr="003652F3">
          <w:rPr>
            <w:rFonts w:ascii="NewsGotT" w:hAnsi="NewsGotT"/>
            <w:noProof/>
            <w:sz w:val="18"/>
          </w:rPr>
          <w:tab/>
        </w:r>
        <w:r w:rsidR="00BB5672" w:rsidRPr="003652F3">
          <w:rPr>
            <w:rFonts w:ascii="NewsGotT" w:hAnsi="NewsGotT"/>
            <w:noProof/>
            <w:sz w:val="18"/>
          </w:rPr>
          <w:fldChar w:fldCharType="begin"/>
        </w:r>
        <w:r w:rsidR="00BB5672" w:rsidRPr="003652F3">
          <w:rPr>
            <w:rFonts w:ascii="NewsGotT" w:hAnsi="NewsGotT"/>
            <w:noProof/>
            <w:sz w:val="18"/>
          </w:rPr>
          <w:instrText>PAGE   \* MERGEFORMAT</w:instrText>
        </w:r>
        <w:r w:rsidR="00BB5672" w:rsidRPr="003652F3">
          <w:rPr>
            <w:rFonts w:ascii="NewsGotT" w:hAnsi="NewsGotT"/>
            <w:noProof/>
            <w:sz w:val="18"/>
          </w:rPr>
          <w:fldChar w:fldCharType="separate"/>
        </w:r>
        <w:r w:rsidR="001E0918">
          <w:rPr>
            <w:rFonts w:ascii="NewsGotT" w:hAnsi="NewsGotT"/>
            <w:noProof/>
            <w:sz w:val="18"/>
          </w:rPr>
          <w:t>iii</w:t>
        </w:r>
        <w:r w:rsidR="00BB5672" w:rsidRPr="003652F3">
          <w:rPr>
            <w:rFonts w:ascii="NewsGotT" w:hAnsi="NewsGotT"/>
            <w:noProof/>
            <w:sz w:val="18"/>
          </w:rPr>
          <w:fldChar w:fldCharType="end"/>
        </w:r>
      </w:sdtContent>
    </w:sdt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80F80B" w14:textId="5DEC94F3" w:rsidR="00BB5672" w:rsidRPr="003652F3" w:rsidRDefault="0028597E" w:rsidP="00FB2DBF">
    <w:pPr>
      <w:pStyle w:val="Cabealho"/>
      <w:tabs>
        <w:tab w:val="clear" w:pos="4320"/>
        <w:tab w:val="left" w:pos="4536"/>
      </w:tabs>
      <w:rPr>
        <w:rFonts w:ascii="NewsGotT" w:hAnsi="NewsGotT"/>
        <w:noProof/>
        <w:sz w:val="18"/>
      </w:rPr>
    </w:pPr>
    <w:sdt>
      <w:sdtPr>
        <w:rPr>
          <w:rFonts w:ascii="NewsGotT" w:hAnsi="NewsGotT"/>
          <w:noProof/>
          <w:sz w:val="18"/>
        </w:rPr>
        <w:id w:val="-986623836"/>
        <w:docPartObj>
          <w:docPartGallery w:val="Page Numbers (Bottom of Page)"/>
          <w:docPartUnique/>
        </w:docPartObj>
      </w:sdtPr>
      <w:sdtEndPr/>
      <w:sdtContent>
        <w:r w:rsidR="00BB5672" w:rsidRPr="003652F3">
          <w:rPr>
            <w:rFonts w:ascii="NewsGotT" w:hAnsi="NewsGotT"/>
            <w:noProof/>
            <w:sz w:val="18"/>
          </w:rPr>
          <w:tab/>
        </w:r>
        <w:r w:rsidR="00BB5672" w:rsidRPr="003652F3">
          <w:rPr>
            <w:rFonts w:ascii="NewsGotT" w:hAnsi="NewsGotT"/>
            <w:noProof/>
            <w:sz w:val="18"/>
          </w:rPr>
          <w:fldChar w:fldCharType="begin"/>
        </w:r>
        <w:r w:rsidR="00BB5672" w:rsidRPr="003652F3">
          <w:rPr>
            <w:rFonts w:ascii="NewsGotT" w:hAnsi="NewsGotT"/>
            <w:noProof/>
            <w:sz w:val="18"/>
          </w:rPr>
          <w:instrText>PAGE   \* MERGEFORMAT</w:instrText>
        </w:r>
        <w:r w:rsidR="00BB5672" w:rsidRPr="003652F3">
          <w:rPr>
            <w:rFonts w:ascii="NewsGotT" w:hAnsi="NewsGotT"/>
            <w:noProof/>
            <w:sz w:val="18"/>
          </w:rPr>
          <w:fldChar w:fldCharType="separate"/>
        </w:r>
        <w:r w:rsidR="001E0918">
          <w:rPr>
            <w:rFonts w:ascii="NewsGotT" w:hAnsi="NewsGotT"/>
            <w:noProof/>
            <w:sz w:val="18"/>
          </w:rPr>
          <w:t>iv</w:t>
        </w:r>
        <w:r w:rsidR="00BB5672" w:rsidRPr="003652F3">
          <w:rPr>
            <w:rFonts w:ascii="NewsGotT" w:hAnsi="NewsGotT"/>
            <w:noProof/>
            <w:sz w:val="18"/>
          </w:rPr>
          <w:fldChar w:fldCharType="end"/>
        </w:r>
      </w:sdtContent>
    </w:sdt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6FDEA3" w14:textId="231B55A8" w:rsidR="00BB5672" w:rsidRPr="003652F3" w:rsidRDefault="00BB5672" w:rsidP="00FB2DBF">
    <w:pPr>
      <w:pStyle w:val="Cabealho"/>
      <w:tabs>
        <w:tab w:val="clear" w:pos="4320"/>
        <w:tab w:val="left" w:pos="4536"/>
      </w:tabs>
      <w:rPr>
        <w:rFonts w:ascii="NewsGotT" w:hAnsi="NewsGotT"/>
        <w:noProof/>
        <w:sz w:val="18"/>
      </w:rPr>
    </w:pPr>
    <w:r w:rsidRPr="003652F3">
      <w:rPr>
        <w:rFonts w:ascii="NewsGotT" w:hAnsi="NewsGotT"/>
        <w:noProof/>
        <w:sz w:val="18"/>
      </w:rPr>
      <w:tab/>
    </w:r>
    <w:sdt>
      <w:sdtPr>
        <w:rPr>
          <w:rFonts w:ascii="NewsGotT" w:hAnsi="NewsGotT"/>
          <w:noProof/>
          <w:sz w:val="18"/>
        </w:rPr>
        <w:id w:val="1161822596"/>
        <w:docPartObj>
          <w:docPartGallery w:val="Page Numbers (Bottom of Page)"/>
          <w:docPartUnique/>
        </w:docPartObj>
      </w:sdtPr>
      <w:sdtEndPr/>
      <w:sdtContent>
        <w:r w:rsidRPr="003652F3">
          <w:rPr>
            <w:rFonts w:ascii="NewsGotT" w:hAnsi="NewsGotT"/>
            <w:noProof/>
            <w:sz w:val="18"/>
          </w:rPr>
          <w:fldChar w:fldCharType="begin"/>
        </w:r>
        <w:r w:rsidRPr="003652F3">
          <w:rPr>
            <w:rFonts w:ascii="NewsGotT" w:hAnsi="NewsGotT"/>
            <w:noProof/>
            <w:sz w:val="18"/>
          </w:rPr>
          <w:instrText>PAGE   \* MERGEFORMAT</w:instrText>
        </w:r>
        <w:r w:rsidRPr="003652F3">
          <w:rPr>
            <w:rFonts w:ascii="NewsGotT" w:hAnsi="NewsGotT"/>
            <w:noProof/>
            <w:sz w:val="18"/>
          </w:rPr>
          <w:fldChar w:fldCharType="separate"/>
        </w:r>
        <w:r w:rsidR="001E0918">
          <w:rPr>
            <w:rFonts w:ascii="NewsGotT" w:hAnsi="NewsGotT"/>
            <w:noProof/>
            <w:sz w:val="18"/>
          </w:rPr>
          <w:t>v</w:t>
        </w:r>
        <w:r w:rsidRPr="003652F3">
          <w:rPr>
            <w:rFonts w:ascii="NewsGotT" w:hAnsi="NewsGotT"/>
            <w:noProof/>
            <w:sz w:val="18"/>
          </w:rPr>
          <w:fldChar w:fldCharType="end"/>
        </w:r>
      </w:sdtContent>
    </w:sdt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AC6DA8" w14:textId="40426AEF" w:rsidR="00BB5672" w:rsidRPr="003652F3" w:rsidRDefault="00BB5672" w:rsidP="00FB2DBF">
    <w:pPr>
      <w:pStyle w:val="Cabealho"/>
      <w:tabs>
        <w:tab w:val="clear" w:pos="4320"/>
        <w:tab w:val="left" w:pos="4536"/>
      </w:tabs>
      <w:rPr>
        <w:rFonts w:ascii="NewsGotT" w:hAnsi="NewsGotT"/>
        <w:noProof/>
        <w:sz w:val="18"/>
      </w:rPr>
    </w:pPr>
    <w:r w:rsidRPr="003652F3">
      <w:rPr>
        <w:rFonts w:ascii="NewsGotT" w:hAnsi="NewsGotT"/>
        <w:noProof/>
        <w:sz w:val="18"/>
      </w:rPr>
      <w:tab/>
    </w:r>
    <w:sdt>
      <w:sdtPr>
        <w:rPr>
          <w:rFonts w:ascii="NewsGotT" w:hAnsi="NewsGotT"/>
          <w:noProof/>
          <w:sz w:val="18"/>
        </w:rPr>
        <w:id w:val="1609228548"/>
        <w:docPartObj>
          <w:docPartGallery w:val="Page Numbers (Bottom of Page)"/>
          <w:docPartUnique/>
        </w:docPartObj>
      </w:sdtPr>
      <w:sdtEndPr/>
      <w:sdtContent>
        <w:r w:rsidRPr="003652F3">
          <w:rPr>
            <w:rFonts w:ascii="NewsGotT" w:hAnsi="NewsGotT"/>
            <w:noProof/>
            <w:sz w:val="18"/>
          </w:rPr>
          <w:fldChar w:fldCharType="begin"/>
        </w:r>
        <w:r w:rsidRPr="003652F3">
          <w:rPr>
            <w:rFonts w:ascii="NewsGotT" w:hAnsi="NewsGotT"/>
            <w:noProof/>
            <w:sz w:val="18"/>
          </w:rPr>
          <w:instrText>PAGE   \* MERGEFORMAT</w:instrText>
        </w:r>
        <w:r w:rsidRPr="003652F3">
          <w:rPr>
            <w:rFonts w:ascii="NewsGotT" w:hAnsi="NewsGotT"/>
            <w:noProof/>
            <w:sz w:val="18"/>
          </w:rPr>
          <w:fldChar w:fldCharType="separate"/>
        </w:r>
        <w:r w:rsidR="001E0918">
          <w:rPr>
            <w:rFonts w:ascii="NewsGotT" w:hAnsi="NewsGotT"/>
            <w:noProof/>
            <w:sz w:val="18"/>
          </w:rPr>
          <w:t>vi</w:t>
        </w:r>
        <w:r w:rsidRPr="003652F3">
          <w:rPr>
            <w:rFonts w:ascii="NewsGotT" w:hAnsi="NewsGotT"/>
            <w:noProof/>
            <w:sz w:val="18"/>
          </w:rPr>
          <w:fldChar w:fldCharType="end"/>
        </w:r>
      </w:sdtContent>
    </w:sdt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578F83" w14:textId="46971184" w:rsidR="00BB5672" w:rsidRPr="003652F3" w:rsidRDefault="00BB5672" w:rsidP="00FB2DBF">
    <w:pPr>
      <w:pStyle w:val="Cabealho"/>
      <w:tabs>
        <w:tab w:val="clear" w:pos="4320"/>
        <w:tab w:val="left" w:pos="4536"/>
      </w:tabs>
      <w:rPr>
        <w:rFonts w:ascii="NewsGotT" w:hAnsi="NewsGotT"/>
        <w:noProof/>
        <w:sz w:val="18"/>
      </w:rPr>
    </w:pPr>
    <w:r w:rsidRPr="003652F3">
      <w:rPr>
        <w:rFonts w:ascii="NewsGotT" w:hAnsi="NewsGotT"/>
        <w:noProof/>
        <w:sz w:val="18"/>
      </w:rPr>
      <w:tab/>
    </w:r>
    <w:sdt>
      <w:sdtPr>
        <w:rPr>
          <w:rFonts w:ascii="NewsGotT" w:hAnsi="NewsGotT"/>
          <w:noProof/>
          <w:sz w:val="18"/>
        </w:rPr>
        <w:id w:val="-1095784334"/>
        <w:docPartObj>
          <w:docPartGallery w:val="Page Numbers (Bottom of Page)"/>
          <w:docPartUnique/>
        </w:docPartObj>
      </w:sdtPr>
      <w:sdtEndPr/>
      <w:sdtContent>
        <w:r w:rsidRPr="003652F3">
          <w:rPr>
            <w:rFonts w:ascii="NewsGotT" w:hAnsi="NewsGotT"/>
            <w:noProof/>
            <w:sz w:val="18"/>
          </w:rPr>
          <w:fldChar w:fldCharType="begin"/>
        </w:r>
        <w:r w:rsidRPr="003652F3">
          <w:rPr>
            <w:rFonts w:ascii="NewsGotT" w:hAnsi="NewsGotT"/>
            <w:noProof/>
            <w:sz w:val="18"/>
          </w:rPr>
          <w:instrText>PAGE   \* MERGEFORMAT</w:instrText>
        </w:r>
        <w:r w:rsidRPr="003652F3">
          <w:rPr>
            <w:rFonts w:ascii="NewsGotT" w:hAnsi="NewsGotT"/>
            <w:noProof/>
            <w:sz w:val="18"/>
          </w:rPr>
          <w:fldChar w:fldCharType="separate"/>
        </w:r>
        <w:r w:rsidR="001E0918">
          <w:rPr>
            <w:rFonts w:ascii="NewsGotT" w:hAnsi="NewsGotT"/>
            <w:noProof/>
            <w:sz w:val="18"/>
          </w:rPr>
          <w:t>vii</w:t>
        </w:r>
        <w:r w:rsidRPr="003652F3">
          <w:rPr>
            <w:rFonts w:ascii="NewsGotT" w:hAnsi="NewsGotT"/>
            <w:noProof/>
            <w:sz w:val="18"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86D88D" w14:textId="77777777" w:rsidR="0028597E" w:rsidRDefault="0028597E" w:rsidP="00E21F02">
      <w:r>
        <w:separator/>
      </w:r>
    </w:p>
  </w:footnote>
  <w:footnote w:type="continuationSeparator" w:id="0">
    <w:p w14:paraId="0128BA26" w14:textId="77777777" w:rsidR="0028597E" w:rsidRDefault="0028597E" w:rsidP="00E21F0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A304EC" w14:textId="27862368" w:rsidR="00BB5672" w:rsidRPr="00F72789" w:rsidRDefault="00BB5672">
    <w:pPr>
      <w:pStyle w:val="Cabealho"/>
      <w:rPr>
        <w:rFonts w:ascii="NewsGotT" w:hAnsi="NewsGotT"/>
        <w:noProof/>
        <w:sz w:val="18"/>
      </w:rPr>
    </w:pPr>
    <w:r w:rsidRPr="00F72789">
      <w:rPr>
        <w:rFonts w:ascii="NewsGotT" w:hAnsi="NewsGotT"/>
        <w:noProof/>
        <w:sz w:val="18"/>
      </w:rPr>
      <w:fldChar w:fldCharType="begin"/>
    </w:r>
    <w:r w:rsidRPr="00F72789">
      <w:rPr>
        <w:rFonts w:ascii="NewsGotT" w:hAnsi="NewsGotT"/>
        <w:noProof/>
        <w:sz w:val="18"/>
      </w:rPr>
      <w:instrText xml:space="preserve"> DOCPROPERTY  Title  \* MERGEFORMAT </w:instrText>
    </w:r>
    <w:r w:rsidRPr="00F72789">
      <w:rPr>
        <w:rFonts w:ascii="NewsGotT" w:hAnsi="NewsGotT"/>
        <w:noProof/>
        <w:sz w:val="18"/>
      </w:rPr>
      <w:fldChar w:fldCharType="separate"/>
    </w:r>
    <w:r w:rsidR="005C7054">
      <w:rPr>
        <w:rFonts w:ascii="NewsGotT" w:hAnsi="NewsGotT"/>
        <w:noProof/>
        <w:sz w:val="18"/>
      </w:rPr>
      <w:t>Aplicação de Metodologias Ágeis de Gestão de Projetos no Departamento de Inovação do Grupo Proef</w:t>
    </w:r>
    <w:r w:rsidRPr="00F72789">
      <w:rPr>
        <w:rFonts w:ascii="NewsGotT" w:hAnsi="NewsGotT"/>
        <w:noProof/>
        <w:sz w:val="18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7FBFBD" w14:textId="6E809C7F" w:rsidR="00BB5672" w:rsidRPr="003652F3" w:rsidRDefault="00BB5672">
    <w:pPr>
      <w:pStyle w:val="Cabealho"/>
      <w:rPr>
        <w:rFonts w:ascii="NewsGotT" w:hAnsi="NewsGotT"/>
        <w:noProof/>
        <w:sz w:val="1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FBF50C" w14:textId="77777777" w:rsidR="00BB5672" w:rsidRDefault="00BB5672" w:rsidP="00246F9A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0F4443"/>
    <w:multiLevelType w:val="hybridMultilevel"/>
    <w:tmpl w:val="1D409AB4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2838F8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4CB19AD"/>
    <w:multiLevelType w:val="hybridMultilevel"/>
    <w:tmpl w:val="83FCE33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156A09"/>
    <w:multiLevelType w:val="hybridMultilevel"/>
    <w:tmpl w:val="4DB2327A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E6A3490"/>
    <w:multiLevelType w:val="hybridMultilevel"/>
    <w:tmpl w:val="6D82B0D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FE85CD8"/>
    <w:multiLevelType w:val="hybridMultilevel"/>
    <w:tmpl w:val="2F4E429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3FC5B9E"/>
    <w:multiLevelType w:val="hybridMultilevel"/>
    <w:tmpl w:val="0882CC1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6F0231F"/>
    <w:multiLevelType w:val="hybridMultilevel"/>
    <w:tmpl w:val="467690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640006"/>
    <w:multiLevelType w:val="hybridMultilevel"/>
    <w:tmpl w:val="211A4A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8C74543"/>
    <w:multiLevelType w:val="hybridMultilevel"/>
    <w:tmpl w:val="B94AD14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A4D317F"/>
    <w:multiLevelType w:val="hybridMultilevel"/>
    <w:tmpl w:val="29A6366A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BC04971"/>
    <w:multiLevelType w:val="hybridMultilevel"/>
    <w:tmpl w:val="4ECC380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9C1FC6"/>
    <w:multiLevelType w:val="hybridMultilevel"/>
    <w:tmpl w:val="49689EF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EA71F8C"/>
    <w:multiLevelType w:val="hybridMultilevel"/>
    <w:tmpl w:val="EE4C871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1045AE7"/>
    <w:multiLevelType w:val="hybridMultilevel"/>
    <w:tmpl w:val="49A8247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35361BB"/>
    <w:multiLevelType w:val="hybridMultilevel"/>
    <w:tmpl w:val="23C47DC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5C35381"/>
    <w:multiLevelType w:val="hybridMultilevel"/>
    <w:tmpl w:val="9FFC1A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69C70D3"/>
    <w:multiLevelType w:val="hybridMultilevel"/>
    <w:tmpl w:val="33EC6F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8A04F41"/>
    <w:multiLevelType w:val="hybridMultilevel"/>
    <w:tmpl w:val="601C88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A1364AA"/>
    <w:multiLevelType w:val="hybridMultilevel"/>
    <w:tmpl w:val="4F96B63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ACE6886"/>
    <w:multiLevelType w:val="hybridMultilevel"/>
    <w:tmpl w:val="63D68F1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2B3A13CF"/>
    <w:multiLevelType w:val="hybridMultilevel"/>
    <w:tmpl w:val="23362F4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1194C09"/>
    <w:multiLevelType w:val="hybridMultilevel"/>
    <w:tmpl w:val="712CFD7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12A4F8A"/>
    <w:multiLevelType w:val="hybridMultilevel"/>
    <w:tmpl w:val="4B56ACF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15A12F0"/>
    <w:multiLevelType w:val="hybridMultilevel"/>
    <w:tmpl w:val="5164BE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2B20A73"/>
    <w:multiLevelType w:val="hybridMultilevel"/>
    <w:tmpl w:val="3924638A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34E0681"/>
    <w:multiLevelType w:val="hybridMultilevel"/>
    <w:tmpl w:val="4E98804A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33B67F42"/>
    <w:multiLevelType w:val="hybridMultilevel"/>
    <w:tmpl w:val="BD060AF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3449209E"/>
    <w:multiLevelType w:val="hybridMultilevel"/>
    <w:tmpl w:val="E4CC27A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36AE7F8B"/>
    <w:multiLevelType w:val="hybridMultilevel"/>
    <w:tmpl w:val="AD9CB6C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9356C2F"/>
    <w:multiLevelType w:val="hybridMultilevel"/>
    <w:tmpl w:val="3B70ABA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39995AF8"/>
    <w:multiLevelType w:val="hybridMultilevel"/>
    <w:tmpl w:val="2640B86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3C3046E4"/>
    <w:multiLevelType w:val="hybridMultilevel"/>
    <w:tmpl w:val="A2E8127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3D233641"/>
    <w:multiLevelType w:val="hybridMultilevel"/>
    <w:tmpl w:val="DA963A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0652E7A"/>
    <w:multiLevelType w:val="hybridMultilevel"/>
    <w:tmpl w:val="8B7A5B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42C23E10"/>
    <w:multiLevelType w:val="hybridMultilevel"/>
    <w:tmpl w:val="4FF4A83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44B87A8C"/>
    <w:multiLevelType w:val="hybridMultilevel"/>
    <w:tmpl w:val="4F527EB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46F27F59"/>
    <w:multiLevelType w:val="hybridMultilevel"/>
    <w:tmpl w:val="8AF8E3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49A340E8"/>
    <w:multiLevelType w:val="hybridMultilevel"/>
    <w:tmpl w:val="77D6B62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B7F05CA"/>
    <w:multiLevelType w:val="hybridMultilevel"/>
    <w:tmpl w:val="A9FC9B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4B9D7D53"/>
    <w:multiLevelType w:val="hybridMultilevel"/>
    <w:tmpl w:val="39A4D9F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4BE26F06"/>
    <w:multiLevelType w:val="hybridMultilevel"/>
    <w:tmpl w:val="226E5D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4DA7357A"/>
    <w:multiLevelType w:val="hybridMultilevel"/>
    <w:tmpl w:val="7A42BD1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13B0C1B"/>
    <w:multiLevelType w:val="hybridMultilevel"/>
    <w:tmpl w:val="24E82A8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9F95FF4"/>
    <w:multiLevelType w:val="hybridMultilevel"/>
    <w:tmpl w:val="C2501CC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5A997827"/>
    <w:multiLevelType w:val="hybridMultilevel"/>
    <w:tmpl w:val="7656613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5F813162"/>
    <w:multiLevelType w:val="hybridMultilevel"/>
    <w:tmpl w:val="52DE8D4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60101647"/>
    <w:multiLevelType w:val="hybridMultilevel"/>
    <w:tmpl w:val="CE763D1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1E546ED"/>
    <w:multiLevelType w:val="hybridMultilevel"/>
    <w:tmpl w:val="6F3CDC5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2884DDF"/>
    <w:multiLevelType w:val="hybridMultilevel"/>
    <w:tmpl w:val="F9D63CA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62DA0774"/>
    <w:multiLevelType w:val="hybridMultilevel"/>
    <w:tmpl w:val="31B4302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64782455"/>
    <w:multiLevelType w:val="hybridMultilevel"/>
    <w:tmpl w:val="C2501CC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648A603C"/>
    <w:multiLevelType w:val="hybridMultilevel"/>
    <w:tmpl w:val="5A609B6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64E32CB6"/>
    <w:multiLevelType w:val="hybridMultilevel"/>
    <w:tmpl w:val="D97034D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 w15:restartNumberingAfterBreak="0">
    <w:nsid w:val="652A38F3"/>
    <w:multiLevelType w:val="hybridMultilevel"/>
    <w:tmpl w:val="E4F29BD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65EC4990"/>
    <w:multiLevelType w:val="hybridMultilevel"/>
    <w:tmpl w:val="D79AECF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6F35540"/>
    <w:multiLevelType w:val="hybridMultilevel"/>
    <w:tmpl w:val="955095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7306B07"/>
    <w:multiLevelType w:val="hybridMultilevel"/>
    <w:tmpl w:val="8C42371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674F076A"/>
    <w:multiLevelType w:val="hybridMultilevel"/>
    <w:tmpl w:val="1D8604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67E62AFF"/>
    <w:multiLevelType w:val="hybridMultilevel"/>
    <w:tmpl w:val="5156A17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0" w15:restartNumberingAfterBreak="0">
    <w:nsid w:val="695408F0"/>
    <w:multiLevelType w:val="hybridMultilevel"/>
    <w:tmpl w:val="4454DF1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 w15:restartNumberingAfterBreak="0">
    <w:nsid w:val="6CC74F53"/>
    <w:multiLevelType w:val="hybridMultilevel"/>
    <w:tmpl w:val="B8367F1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6E260640"/>
    <w:multiLevelType w:val="hybridMultilevel"/>
    <w:tmpl w:val="F96E72D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3" w15:restartNumberingAfterBreak="0">
    <w:nsid w:val="6F0E3183"/>
    <w:multiLevelType w:val="hybridMultilevel"/>
    <w:tmpl w:val="409889C6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71CD28E7"/>
    <w:multiLevelType w:val="hybridMultilevel"/>
    <w:tmpl w:val="C3A893B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72BE3E93"/>
    <w:multiLevelType w:val="hybridMultilevel"/>
    <w:tmpl w:val="B294702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3FF47D3"/>
    <w:multiLevelType w:val="multilevel"/>
    <w:tmpl w:val="F8580206"/>
    <w:lvl w:ilvl="0">
      <w:start w:val="1"/>
      <w:numFmt w:val="decimal"/>
      <w:pStyle w:val="TtuloCAP"/>
      <w:lvlText w:val="%1."/>
      <w:lvlJc w:val="left"/>
      <w:pPr>
        <w:tabs>
          <w:tab w:val="num" w:pos="335"/>
        </w:tabs>
        <w:ind w:left="375" w:hanging="363"/>
      </w:pPr>
      <w:rPr>
        <w:rFonts w:hint="default"/>
      </w:rPr>
    </w:lvl>
    <w:lvl w:ilvl="1">
      <w:start w:val="1"/>
      <w:numFmt w:val="decimal"/>
      <w:pStyle w:val="TtuloSECO"/>
      <w:lvlText w:val="%1.%2"/>
      <w:lvlJc w:val="left"/>
      <w:pPr>
        <w:tabs>
          <w:tab w:val="num" w:pos="1129"/>
        </w:tabs>
        <w:ind w:left="1095" w:hanging="363"/>
      </w:pPr>
      <w:rPr>
        <w:rFonts w:hint="default"/>
        <w:i w:val="0"/>
      </w:rPr>
    </w:lvl>
    <w:lvl w:ilvl="2">
      <w:start w:val="1"/>
      <w:numFmt w:val="decimal"/>
      <w:pStyle w:val="TituloSUBSECO"/>
      <w:lvlText w:val="%1.%2.%3"/>
      <w:lvlJc w:val="right"/>
      <w:pPr>
        <w:tabs>
          <w:tab w:val="num" w:pos="1583"/>
        </w:tabs>
        <w:ind w:left="1815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35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55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75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95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15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35" w:hanging="363"/>
      </w:pPr>
      <w:rPr>
        <w:rFonts w:hint="default"/>
      </w:rPr>
    </w:lvl>
  </w:abstractNum>
  <w:abstractNum w:abstractNumId="67" w15:restartNumberingAfterBreak="0">
    <w:nsid w:val="768064E0"/>
    <w:multiLevelType w:val="hybridMultilevel"/>
    <w:tmpl w:val="59DCCCB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 w15:restartNumberingAfterBreak="0">
    <w:nsid w:val="7AAD086E"/>
    <w:multiLevelType w:val="hybridMultilevel"/>
    <w:tmpl w:val="111EF5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 w15:restartNumberingAfterBreak="0">
    <w:nsid w:val="7CDC45AC"/>
    <w:multiLevelType w:val="hybridMultilevel"/>
    <w:tmpl w:val="38104ED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0" w15:restartNumberingAfterBreak="0">
    <w:nsid w:val="7D7D7BB6"/>
    <w:multiLevelType w:val="hybridMultilevel"/>
    <w:tmpl w:val="A42CA6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7DA324B0"/>
    <w:multiLevelType w:val="hybridMultilevel"/>
    <w:tmpl w:val="3410AF0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 w15:restartNumberingAfterBreak="0">
    <w:nsid w:val="7F2E5582"/>
    <w:multiLevelType w:val="hybridMultilevel"/>
    <w:tmpl w:val="62028538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7F360107"/>
    <w:multiLevelType w:val="hybridMultilevel"/>
    <w:tmpl w:val="21D099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6"/>
  </w:num>
  <w:num w:numId="2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3">
    <w:abstractNumId w:val="44"/>
  </w:num>
  <w:num w:numId="4">
    <w:abstractNumId w:val="25"/>
  </w:num>
  <w:num w:numId="5">
    <w:abstractNumId w:val="46"/>
  </w:num>
  <w:num w:numId="6">
    <w:abstractNumId w:val="67"/>
  </w:num>
  <w:num w:numId="7">
    <w:abstractNumId w:val="7"/>
  </w:num>
  <w:num w:numId="8">
    <w:abstractNumId w:val="17"/>
  </w:num>
  <w:num w:numId="9">
    <w:abstractNumId w:val="56"/>
  </w:num>
  <w:num w:numId="10">
    <w:abstractNumId w:val="68"/>
  </w:num>
  <w:num w:numId="11">
    <w:abstractNumId w:val="18"/>
  </w:num>
  <w:num w:numId="12">
    <w:abstractNumId w:val="8"/>
  </w:num>
  <w:num w:numId="13">
    <w:abstractNumId w:val="69"/>
  </w:num>
  <w:num w:numId="14">
    <w:abstractNumId w:val="31"/>
  </w:num>
  <w:num w:numId="15">
    <w:abstractNumId w:val="26"/>
  </w:num>
  <w:num w:numId="16">
    <w:abstractNumId w:val="20"/>
  </w:num>
  <w:num w:numId="17">
    <w:abstractNumId w:val="9"/>
  </w:num>
  <w:num w:numId="18">
    <w:abstractNumId w:val="72"/>
  </w:num>
  <w:num w:numId="19">
    <w:abstractNumId w:val="43"/>
  </w:num>
  <w:num w:numId="20">
    <w:abstractNumId w:val="14"/>
  </w:num>
  <w:num w:numId="21">
    <w:abstractNumId w:val="42"/>
  </w:num>
  <w:num w:numId="22">
    <w:abstractNumId w:val="29"/>
  </w:num>
  <w:num w:numId="23">
    <w:abstractNumId w:val="52"/>
  </w:num>
  <w:num w:numId="24">
    <w:abstractNumId w:val="5"/>
  </w:num>
  <w:num w:numId="25">
    <w:abstractNumId w:val="10"/>
  </w:num>
  <w:num w:numId="26">
    <w:abstractNumId w:val="50"/>
  </w:num>
  <w:num w:numId="27">
    <w:abstractNumId w:val="57"/>
  </w:num>
  <w:num w:numId="28">
    <w:abstractNumId w:val="13"/>
  </w:num>
  <w:num w:numId="29">
    <w:abstractNumId w:val="59"/>
  </w:num>
  <w:num w:numId="30">
    <w:abstractNumId w:val="19"/>
  </w:num>
  <w:num w:numId="31">
    <w:abstractNumId w:val="64"/>
  </w:num>
  <w:num w:numId="32">
    <w:abstractNumId w:val="22"/>
  </w:num>
  <w:num w:numId="33">
    <w:abstractNumId w:val="6"/>
  </w:num>
  <w:num w:numId="34">
    <w:abstractNumId w:val="54"/>
  </w:num>
  <w:num w:numId="35">
    <w:abstractNumId w:val="12"/>
  </w:num>
  <w:num w:numId="36">
    <w:abstractNumId w:val="47"/>
  </w:num>
  <w:num w:numId="37">
    <w:abstractNumId w:val="40"/>
  </w:num>
  <w:num w:numId="38">
    <w:abstractNumId w:val="38"/>
  </w:num>
  <w:num w:numId="39">
    <w:abstractNumId w:val="15"/>
  </w:num>
  <w:num w:numId="40">
    <w:abstractNumId w:val="3"/>
  </w:num>
  <w:num w:numId="41">
    <w:abstractNumId w:val="53"/>
  </w:num>
  <w:num w:numId="42">
    <w:abstractNumId w:val="0"/>
  </w:num>
  <w:num w:numId="43">
    <w:abstractNumId w:val="32"/>
  </w:num>
  <w:num w:numId="44">
    <w:abstractNumId w:val="48"/>
  </w:num>
  <w:num w:numId="45">
    <w:abstractNumId w:val="71"/>
  </w:num>
  <w:num w:numId="46">
    <w:abstractNumId w:val="1"/>
  </w:num>
  <w:num w:numId="47">
    <w:abstractNumId w:val="28"/>
  </w:num>
  <w:num w:numId="48">
    <w:abstractNumId w:val="62"/>
  </w:num>
  <w:num w:numId="49">
    <w:abstractNumId w:val="2"/>
  </w:num>
  <w:num w:numId="50">
    <w:abstractNumId w:val="6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1">
    <w:abstractNumId w:val="66"/>
  </w:num>
  <w:num w:numId="52">
    <w:abstractNumId w:val="23"/>
  </w:num>
  <w:num w:numId="53">
    <w:abstractNumId w:val="24"/>
  </w:num>
  <w:num w:numId="54">
    <w:abstractNumId w:val="58"/>
  </w:num>
  <w:num w:numId="55">
    <w:abstractNumId w:val="37"/>
  </w:num>
  <w:num w:numId="56">
    <w:abstractNumId w:val="45"/>
  </w:num>
  <w:num w:numId="57">
    <w:abstractNumId w:val="41"/>
  </w:num>
  <w:num w:numId="58">
    <w:abstractNumId w:val="27"/>
  </w:num>
  <w:num w:numId="59">
    <w:abstractNumId w:val="73"/>
  </w:num>
  <w:num w:numId="60">
    <w:abstractNumId w:val="34"/>
  </w:num>
  <w:num w:numId="61">
    <w:abstractNumId w:val="49"/>
  </w:num>
  <w:num w:numId="62">
    <w:abstractNumId w:val="70"/>
  </w:num>
  <w:num w:numId="63">
    <w:abstractNumId w:val="61"/>
  </w:num>
  <w:num w:numId="64">
    <w:abstractNumId w:val="33"/>
  </w:num>
  <w:num w:numId="65">
    <w:abstractNumId w:val="11"/>
  </w:num>
  <w:num w:numId="66">
    <w:abstractNumId w:val="66"/>
  </w:num>
  <w:num w:numId="67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68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69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70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71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72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73">
    <w:abstractNumId w:val="4"/>
  </w:num>
  <w:num w:numId="74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75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76">
    <w:abstractNumId w:val="21"/>
  </w:num>
  <w:num w:numId="77">
    <w:abstractNumId w:val="35"/>
  </w:num>
  <w:num w:numId="78">
    <w:abstractNumId w:val="30"/>
  </w:num>
  <w:num w:numId="79">
    <w:abstractNumId w:val="60"/>
  </w:num>
  <w:num w:numId="80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81">
    <w:abstractNumId w:val="39"/>
  </w:num>
  <w:num w:numId="82">
    <w:abstractNumId w:val="55"/>
  </w:num>
  <w:num w:numId="83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84">
    <w:abstractNumId w:val="66"/>
  </w:num>
  <w:num w:numId="85">
    <w:abstractNumId w:val="66"/>
  </w:num>
  <w:num w:numId="86">
    <w:abstractNumId w:val="51"/>
  </w:num>
  <w:num w:numId="87">
    <w:abstractNumId w:val="16"/>
  </w:num>
  <w:num w:numId="88">
    <w:abstractNumId w:val="36"/>
  </w:num>
  <w:num w:numId="89">
    <w:abstractNumId w:val="65"/>
  </w:num>
  <w:num w:numId="90">
    <w:abstractNumId w:val="63"/>
  </w:num>
  <w:num w:numId="91">
    <w:abstractNumId w:val="66"/>
  </w:num>
  <w:num w:numId="92">
    <w:abstractNumId w:val="66"/>
  </w:num>
  <w:num w:numId="93">
    <w:abstractNumId w:val="66"/>
  </w:num>
  <w:num w:numId="94">
    <w:abstractNumId w:val="66"/>
  </w:num>
  <w:num w:numId="95">
    <w:abstractNumId w:val="66"/>
  </w:num>
  <w:num w:numId="96">
    <w:abstractNumId w:val="66"/>
  </w:num>
  <w:num w:numId="97">
    <w:abstractNumId w:val="66"/>
  </w:num>
  <w:num w:numId="98">
    <w:abstractNumId w:val="66"/>
  </w:num>
  <w:num w:numId="99">
    <w:abstractNumId w:val="66"/>
  </w:num>
  <w:num w:numId="100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101">
    <w:abstractNumId w:val="66"/>
    <w:lvlOverride w:ilvl="0">
      <w:lvl w:ilvl="0">
        <w:start w:val="1"/>
        <w:numFmt w:val="decimal"/>
        <w:pStyle w:val="TtuloCAP"/>
        <w:lvlText w:val="%1."/>
        <w:lvlJc w:val="left"/>
        <w:pPr>
          <w:tabs>
            <w:tab w:val="num" w:pos="680"/>
          </w:tabs>
          <w:ind w:left="720" w:hanging="363"/>
        </w:pPr>
        <w:rPr>
          <w:rFonts w:hint="default"/>
        </w:rPr>
      </w:lvl>
    </w:lvlOverride>
    <w:lvlOverride w:ilvl="1">
      <w:lvl w:ilvl="1">
        <w:start w:val="1"/>
        <w:numFmt w:val="decimal"/>
        <w:pStyle w:val="TtuloSECO"/>
        <w:lvlText w:val="%1.%2"/>
        <w:lvlJc w:val="left"/>
        <w:pPr>
          <w:tabs>
            <w:tab w:val="num" w:pos="1474"/>
          </w:tabs>
          <w:ind w:left="1440" w:hanging="363"/>
        </w:pPr>
        <w:rPr>
          <w:rFonts w:hint="default"/>
        </w:rPr>
      </w:lvl>
    </w:lvlOverride>
    <w:lvlOverride w:ilvl="2">
      <w:lvl w:ilvl="2">
        <w:start w:val="1"/>
        <w:numFmt w:val="decimal"/>
        <w:pStyle w:val="TituloSUBSECO"/>
        <w:lvlText w:val="%1.%2.%3"/>
        <w:lvlJc w:val="left"/>
        <w:pPr>
          <w:ind w:left="2160" w:hanging="363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3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3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363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3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3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363"/>
        </w:pPr>
        <w:rPr>
          <w:rFonts w:hint="default"/>
        </w:rPr>
      </w:lvl>
    </w:lvlOverride>
  </w:num>
  <w:num w:numId="102">
    <w:abstractNumId w:val="66"/>
  </w:num>
  <w:numIdMacAtCleanup w:val="9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40151"/>
    <w:rsid w:val="00003484"/>
    <w:rsid w:val="00003694"/>
    <w:rsid w:val="00012637"/>
    <w:rsid w:val="0001309F"/>
    <w:rsid w:val="00013E98"/>
    <w:rsid w:val="00020380"/>
    <w:rsid w:val="000206A3"/>
    <w:rsid w:val="00021765"/>
    <w:rsid w:val="00021F15"/>
    <w:rsid w:val="0002374C"/>
    <w:rsid w:val="00024E63"/>
    <w:rsid w:val="0002662E"/>
    <w:rsid w:val="00026FF1"/>
    <w:rsid w:val="00030F06"/>
    <w:rsid w:val="000358DA"/>
    <w:rsid w:val="0003612E"/>
    <w:rsid w:val="00036F2E"/>
    <w:rsid w:val="00041B8B"/>
    <w:rsid w:val="0004365F"/>
    <w:rsid w:val="000439D3"/>
    <w:rsid w:val="000471CC"/>
    <w:rsid w:val="00047911"/>
    <w:rsid w:val="0005100E"/>
    <w:rsid w:val="00053174"/>
    <w:rsid w:val="0005506A"/>
    <w:rsid w:val="00055194"/>
    <w:rsid w:val="000568E8"/>
    <w:rsid w:val="000611F2"/>
    <w:rsid w:val="000617FC"/>
    <w:rsid w:val="00062C31"/>
    <w:rsid w:val="00063728"/>
    <w:rsid w:val="00065B45"/>
    <w:rsid w:val="0006679D"/>
    <w:rsid w:val="00066A51"/>
    <w:rsid w:val="00066E15"/>
    <w:rsid w:val="0007209A"/>
    <w:rsid w:val="00073056"/>
    <w:rsid w:val="00075865"/>
    <w:rsid w:val="000804A7"/>
    <w:rsid w:val="000834F2"/>
    <w:rsid w:val="00083C5B"/>
    <w:rsid w:val="0008461C"/>
    <w:rsid w:val="00087B4D"/>
    <w:rsid w:val="00091354"/>
    <w:rsid w:val="00091D55"/>
    <w:rsid w:val="00091E3F"/>
    <w:rsid w:val="00093B7E"/>
    <w:rsid w:val="000941D2"/>
    <w:rsid w:val="000957CD"/>
    <w:rsid w:val="00096429"/>
    <w:rsid w:val="000A1EA6"/>
    <w:rsid w:val="000A22F5"/>
    <w:rsid w:val="000A242D"/>
    <w:rsid w:val="000A3828"/>
    <w:rsid w:val="000A468C"/>
    <w:rsid w:val="000A70D7"/>
    <w:rsid w:val="000A7565"/>
    <w:rsid w:val="000B2D5C"/>
    <w:rsid w:val="000B44C5"/>
    <w:rsid w:val="000B6378"/>
    <w:rsid w:val="000C03D9"/>
    <w:rsid w:val="000C0E2A"/>
    <w:rsid w:val="000C4829"/>
    <w:rsid w:val="000C5616"/>
    <w:rsid w:val="000C7355"/>
    <w:rsid w:val="000C78FE"/>
    <w:rsid w:val="000E073D"/>
    <w:rsid w:val="000E0EAB"/>
    <w:rsid w:val="000E3F21"/>
    <w:rsid w:val="000E55AA"/>
    <w:rsid w:val="000F0987"/>
    <w:rsid w:val="000F534D"/>
    <w:rsid w:val="000F5405"/>
    <w:rsid w:val="000F7084"/>
    <w:rsid w:val="00105194"/>
    <w:rsid w:val="00105531"/>
    <w:rsid w:val="00105E70"/>
    <w:rsid w:val="00110072"/>
    <w:rsid w:val="00113269"/>
    <w:rsid w:val="00114E5E"/>
    <w:rsid w:val="0011500B"/>
    <w:rsid w:val="0011522A"/>
    <w:rsid w:val="00115276"/>
    <w:rsid w:val="001158A1"/>
    <w:rsid w:val="0011663B"/>
    <w:rsid w:val="00117311"/>
    <w:rsid w:val="00117B5B"/>
    <w:rsid w:val="00117EF3"/>
    <w:rsid w:val="00120A86"/>
    <w:rsid w:val="00120BA8"/>
    <w:rsid w:val="0012132A"/>
    <w:rsid w:val="00125D45"/>
    <w:rsid w:val="00126F6B"/>
    <w:rsid w:val="00134A81"/>
    <w:rsid w:val="00136D26"/>
    <w:rsid w:val="0013767C"/>
    <w:rsid w:val="0014006A"/>
    <w:rsid w:val="00140151"/>
    <w:rsid w:val="00140906"/>
    <w:rsid w:val="00144F22"/>
    <w:rsid w:val="00146865"/>
    <w:rsid w:val="0015041D"/>
    <w:rsid w:val="00150F74"/>
    <w:rsid w:val="00151387"/>
    <w:rsid w:val="001521BE"/>
    <w:rsid w:val="00154A8B"/>
    <w:rsid w:val="00155BBB"/>
    <w:rsid w:val="00155D22"/>
    <w:rsid w:val="00157350"/>
    <w:rsid w:val="00160923"/>
    <w:rsid w:val="0016165F"/>
    <w:rsid w:val="001627A0"/>
    <w:rsid w:val="00162F1C"/>
    <w:rsid w:val="001636BE"/>
    <w:rsid w:val="0017159D"/>
    <w:rsid w:val="00171AB2"/>
    <w:rsid w:val="00172736"/>
    <w:rsid w:val="0017293C"/>
    <w:rsid w:val="001732E4"/>
    <w:rsid w:val="00174736"/>
    <w:rsid w:val="001767A1"/>
    <w:rsid w:val="00176A7B"/>
    <w:rsid w:val="00176C68"/>
    <w:rsid w:val="00176C6A"/>
    <w:rsid w:val="001770D3"/>
    <w:rsid w:val="00182263"/>
    <w:rsid w:val="00182B15"/>
    <w:rsid w:val="00185561"/>
    <w:rsid w:val="001925AB"/>
    <w:rsid w:val="00194166"/>
    <w:rsid w:val="00194D0E"/>
    <w:rsid w:val="0019659A"/>
    <w:rsid w:val="0019669D"/>
    <w:rsid w:val="001A15AC"/>
    <w:rsid w:val="001A1CB0"/>
    <w:rsid w:val="001A58D6"/>
    <w:rsid w:val="001A5CD7"/>
    <w:rsid w:val="001A7ED2"/>
    <w:rsid w:val="001B2829"/>
    <w:rsid w:val="001B5509"/>
    <w:rsid w:val="001B5954"/>
    <w:rsid w:val="001B7D75"/>
    <w:rsid w:val="001C0122"/>
    <w:rsid w:val="001C17D3"/>
    <w:rsid w:val="001C4D08"/>
    <w:rsid w:val="001C7667"/>
    <w:rsid w:val="001C76AD"/>
    <w:rsid w:val="001D0303"/>
    <w:rsid w:val="001D0BBE"/>
    <w:rsid w:val="001D5BCD"/>
    <w:rsid w:val="001D67F8"/>
    <w:rsid w:val="001D7101"/>
    <w:rsid w:val="001D7599"/>
    <w:rsid w:val="001D7CF0"/>
    <w:rsid w:val="001E0918"/>
    <w:rsid w:val="001E2A9D"/>
    <w:rsid w:val="001E2D8B"/>
    <w:rsid w:val="001E3685"/>
    <w:rsid w:val="001E3BE1"/>
    <w:rsid w:val="001E5162"/>
    <w:rsid w:val="001E5E12"/>
    <w:rsid w:val="001F28EE"/>
    <w:rsid w:val="001F3853"/>
    <w:rsid w:val="001F722A"/>
    <w:rsid w:val="00200F14"/>
    <w:rsid w:val="00204C4E"/>
    <w:rsid w:val="00211373"/>
    <w:rsid w:val="00211A3B"/>
    <w:rsid w:val="00215E46"/>
    <w:rsid w:val="0021726F"/>
    <w:rsid w:val="00217D0E"/>
    <w:rsid w:val="002215B8"/>
    <w:rsid w:val="002218DA"/>
    <w:rsid w:val="00224827"/>
    <w:rsid w:val="00226AF1"/>
    <w:rsid w:val="002341DA"/>
    <w:rsid w:val="002356A4"/>
    <w:rsid w:val="00236BC5"/>
    <w:rsid w:val="002406AA"/>
    <w:rsid w:val="0024436B"/>
    <w:rsid w:val="00244FF4"/>
    <w:rsid w:val="00246F9A"/>
    <w:rsid w:val="00250794"/>
    <w:rsid w:val="0025095A"/>
    <w:rsid w:val="00250C3E"/>
    <w:rsid w:val="002514E1"/>
    <w:rsid w:val="00255FED"/>
    <w:rsid w:val="00257FF5"/>
    <w:rsid w:val="00260235"/>
    <w:rsid w:val="00261571"/>
    <w:rsid w:val="00261CA4"/>
    <w:rsid w:val="00263FD8"/>
    <w:rsid w:val="00265086"/>
    <w:rsid w:val="002665E9"/>
    <w:rsid w:val="00266FCB"/>
    <w:rsid w:val="00271BE4"/>
    <w:rsid w:val="00273868"/>
    <w:rsid w:val="0027429D"/>
    <w:rsid w:val="00274706"/>
    <w:rsid w:val="00275F3A"/>
    <w:rsid w:val="00276364"/>
    <w:rsid w:val="00276723"/>
    <w:rsid w:val="00276735"/>
    <w:rsid w:val="00277D71"/>
    <w:rsid w:val="00280713"/>
    <w:rsid w:val="00280D90"/>
    <w:rsid w:val="0028286C"/>
    <w:rsid w:val="00282B56"/>
    <w:rsid w:val="002847DB"/>
    <w:rsid w:val="00285688"/>
    <w:rsid w:val="0028597E"/>
    <w:rsid w:val="002908C6"/>
    <w:rsid w:val="00291BF3"/>
    <w:rsid w:val="002925BE"/>
    <w:rsid w:val="002930B4"/>
    <w:rsid w:val="00294586"/>
    <w:rsid w:val="00294E4D"/>
    <w:rsid w:val="00297817"/>
    <w:rsid w:val="002A0955"/>
    <w:rsid w:val="002A19A0"/>
    <w:rsid w:val="002A3A62"/>
    <w:rsid w:val="002A4308"/>
    <w:rsid w:val="002A5ACF"/>
    <w:rsid w:val="002A5CAA"/>
    <w:rsid w:val="002A63A0"/>
    <w:rsid w:val="002B3B78"/>
    <w:rsid w:val="002B3DC5"/>
    <w:rsid w:val="002B4A72"/>
    <w:rsid w:val="002B7943"/>
    <w:rsid w:val="002B7C8A"/>
    <w:rsid w:val="002C4706"/>
    <w:rsid w:val="002C5613"/>
    <w:rsid w:val="002C6989"/>
    <w:rsid w:val="002C6F9B"/>
    <w:rsid w:val="002C702D"/>
    <w:rsid w:val="002D04C5"/>
    <w:rsid w:val="002D3B97"/>
    <w:rsid w:val="002D5ADC"/>
    <w:rsid w:val="002D6B90"/>
    <w:rsid w:val="002D7C7F"/>
    <w:rsid w:val="002E42E7"/>
    <w:rsid w:val="002E4967"/>
    <w:rsid w:val="002E7F55"/>
    <w:rsid w:val="002F1162"/>
    <w:rsid w:val="002F13B2"/>
    <w:rsid w:val="002F2C56"/>
    <w:rsid w:val="002F4EA1"/>
    <w:rsid w:val="002F51F4"/>
    <w:rsid w:val="00300227"/>
    <w:rsid w:val="00303042"/>
    <w:rsid w:val="003037A0"/>
    <w:rsid w:val="00307CCA"/>
    <w:rsid w:val="00310B4B"/>
    <w:rsid w:val="0031117D"/>
    <w:rsid w:val="003140A1"/>
    <w:rsid w:val="003162A2"/>
    <w:rsid w:val="00320625"/>
    <w:rsid w:val="003213C4"/>
    <w:rsid w:val="003215C9"/>
    <w:rsid w:val="0032380D"/>
    <w:rsid w:val="003270D5"/>
    <w:rsid w:val="00327FB7"/>
    <w:rsid w:val="00330D99"/>
    <w:rsid w:val="00331BF3"/>
    <w:rsid w:val="00335725"/>
    <w:rsid w:val="00335F34"/>
    <w:rsid w:val="0033619D"/>
    <w:rsid w:val="00336D51"/>
    <w:rsid w:val="00337349"/>
    <w:rsid w:val="00340925"/>
    <w:rsid w:val="00342BBD"/>
    <w:rsid w:val="0034307D"/>
    <w:rsid w:val="00343D7B"/>
    <w:rsid w:val="0034750B"/>
    <w:rsid w:val="003516BE"/>
    <w:rsid w:val="003517B5"/>
    <w:rsid w:val="00351CA9"/>
    <w:rsid w:val="00355181"/>
    <w:rsid w:val="00360162"/>
    <w:rsid w:val="003611A8"/>
    <w:rsid w:val="003627F3"/>
    <w:rsid w:val="00363247"/>
    <w:rsid w:val="003652F3"/>
    <w:rsid w:val="00366801"/>
    <w:rsid w:val="00367F94"/>
    <w:rsid w:val="00371616"/>
    <w:rsid w:val="00371E13"/>
    <w:rsid w:val="003732B9"/>
    <w:rsid w:val="00374E32"/>
    <w:rsid w:val="003765FE"/>
    <w:rsid w:val="0037727F"/>
    <w:rsid w:val="003775E2"/>
    <w:rsid w:val="0037763F"/>
    <w:rsid w:val="00377A81"/>
    <w:rsid w:val="00377F0C"/>
    <w:rsid w:val="00382A11"/>
    <w:rsid w:val="003861B2"/>
    <w:rsid w:val="00387042"/>
    <w:rsid w:val="003900A9"/>
    <w:rsid w:val="003911FE"/>
    <w:rsid w:val="00392A2D"/>
    <w:rsid w:val="00393406"/>
    <w:rsid w:val="00393FED"/>
    <w:rsid w:val="00394C5E"/>
    <w:rsid w:val="003A0DED"/>
    <w:rsid w:val="003A0FB6"/>
    <w:rsid w:val="003A1C6F"/>
    <w:rsid w:val="003A2C02"/>
    <w:rsid w:val="003A2E8E"/>
    <w:rsid w:val="003A4412"/>
    <w:rsid w:val="003A4E52"/>
    <w:rsid w:val="003A57F8"/>
    <w:rsid w:val="003A754E"/>
    <w:rsid w:val="003A7960"/>
    <w:rsid w:val="003B09BE"/>
    <w:rsid w:val="003B4C58"/>
    <w:rsid w:val="003B6A18"/>
    <w:rsid w:val="003C0827"/>
    <w:rsid w:val="003C0BB4"/>
    <w:rsid w:val="003C2E24"/>
    <w:rsid w:val="003C7D06"/>
    <w:rsid w:val="003D0416"/>
    <w:rsid w:val="003D3D30"/>
    <w:rsid w:val="003D4ED1"/>
    <w:rsid w:val="003D61CF"/>
    <w:rsid w:val="003E0F19"/>
    <w:rsid w:val="003E21CF"/>
    <w:rsid w:val="003E4B86"/>
    <w:rsid w:val="003E5097"/>
    <w:rsid w:val="003E559E"/>
    <w:rsid w:val="003E5674"/>
    <w:rsid w:val="003E6268"/>
    <w:rsid w:val="003E6D7B"/>
    <w:rsid w:val="003F03DB"/>
    <w:rsid w:val="003F3C03"/>
    <w:rsid w:val="003F3CA8"/>
    <w:rsid w:val="003F5385"/>
    <w:rsid w:val="003F6E60"/>
    <w:rsid w:val="00401619"/>
    <w:rsid w:val="004019B2"/>
    <w:rsid w:val="00405908"/>
    <w:rsid w:val="00405A6A"/>
    <w:rsid w:val="00407009"/>
    <w:rsid w:val="004071CC"/>
    <w:rsid w:val="00407212"/>
    <w:rsid w:val="00411A4A"/>
    <w:rsid w:val="00412E1F"/>
    <w:rsid w:val="00414787"/>
    <w:rsid w:val="004148BF"/>
    <w:rsid w:val="00415B5F"/>
    <w:rsid w:val="00415E83"/>
    <w:rsid w:val="00416171"/>
    <w:rsid w:val="00417A38"/>
    <w:rsid w:val="00422F21"/>
    <w:rsid w:val="004272D4"/>
    <w:rsid w:val="00430606"/>
    <w:rsid w:val="00431D12"/>
    <w:rsid w:val="004342DD"/>
    <w:rsid w:val="0043772E"/>
    <w:rsid w:val="004379EA"/>
    <w:rsid w:val="004400E1"/>
    <w:rsid w:val="00444BB4"/>
    <w:rsid w:val="0045089F"/>
    <w:rsid w:val="0045251A"/>
    <w:rsid w:val="00453005"/>
    <w:rsid w:val="00454093"/>
    <w:rsid w:val="00454695"/>
    <w:rsid w:val="00454A04"/>
    <w:rsid w:val="004558A7"/>
    <w:rsid w:val="004574C7"/>
    <w:rsid w:val="004606DD"/>
    <w:rsid w:val="0046092C"/>
    <w:rsid w:val="00465678"/>
    <w:rsid w:val="0046628C"/>
    <w:rsid w:val="00472AEA"/>
    <w:rsid w:val="00473121"/>
    <w:rsid w:val="00473618"/>
    <w:rsid w:val="004749D9"/>
    <w:rsid w:val="00475775"/>
    <w:rsid w:val="004777E8"/>
    <w:rsid w:val="00483095"/>
    <w:rsid w:val="004832D9"/>
    <w:rsid w:val="00483792"/>
    <w:rsid w:val="004840FC"/>
    <w:rsid w:val="004844E8"/>
    <w:rsid w:val="00484AA6"/>
    <w:rsid w:val="00484D8C"/>
    <w:rsid w:val="00485756"/>
    <w:rsid w:val="0049096C"/>
    <w:rsid w:val="00494D15"/>
    <w:rsid w:val="00496DEB"/>
    <w:rsid w:val="004A2546"/>
    <w:rsid w:val="004A2C4D"/>
    <w:rsid w:val="004A407D"/>
    <w:rsid w:val="004A5ABD"/>
    <w:rsid w:val="004A6F41"/>
    <w:rsid w:val="004A75B6"/>
    <w:rsid w:val="004B031C"/>
    <w:rsid w:val="004B19AF"/>
    <w:rsid w:val="004B2945"/>
    <w:rsid w:val="004B4D78"/>
    <w:rsid w:val="004B786E"/>
    <w:rsid w:val="004C268E"/>
    <w:rsid w:val="004C4C25"/>
    <w:rsid w:val="004C4F4D"/>
    <w:rsid w:val="004C5489"/>
    <w:rsid w:val="004C5E44"/>
    <w:rsid w:val="004D0E51"/>
    <w:rsid w:val="004E004F"/>
    <w:rsid w:val="004E083E"/>
    <w:rsid w:val="004E1821"/>
    <w:rsid w:val="004E2504"/>
    <w:rsid w:val="004E2588"/>
    <w:rsid w:val="004E4073"/>
    <w:rsid w:val="004F5A09"/>
    <w:rsid w:val="004F5C19"/>
    <w:rsid w:val="004F7AC2"/>
    <w:rsid w:val="00501294"/>
    <w:rsid w:val="00501F79"/>
    <w:rsid w:val="0050423B"/>
    <w:rsid w:val="00505C7B"/>
    <w:rsid w:val="005079DD"/>
    <w:rsid w:val="00512FB3"/>
    <w:rsid w:val="00513733"/>
    <w:rsid w:val="0051682E"/>
    <w:rsid w:val="00517639"/>
    <w:rsid w:val="00517850"/>
    <w:rsid w:val="00517EA2"/>
    <w:rsid w:val="00522369"/>
    <w:rsid w:val="005243F3"/>
    <w:rsid w:val="0052452B"/>
    <w:rsid w:val="00525EA6"/>
    <w:rsid w:val="00527368"/>
    <w:rsid w:val="00540403"/>
    <w:rsid w:val="0054104B"/>
    <w:rsid w:val="00541C74"/>
    <w:rsid w:val="005462D6"/>
    <w:rsid w:val="0054654A"/>
    <w:rsid w:val="005508C1"/>
    <w:rsid w:val="0055208D"/>
    <w:rsid w:val="005534B3"/>
    <w:rsid w:val="0055441A"/>
    <w:rsid w:val="00554EA1"/>
    <w:rsid w:val="0055760D"/>
    <w:rsid w:val="00557B77"/>
    <w:rsid w:val="00560B79"/>
    <w:rsid w:val="00562C5F"/>
    <w:rsid w:val="00563812"/>
    <w:rsid w:val="00564911"/>
    <w:rsid w:val="00565352"/>
    <w:rsid w:val="00566D1D"/>
    <w:rsid w:val="005726BF"/>
    <w:rsid w:val="00572A23"/>
    <w:rsid w:val="00573BB7"/>
    <w:rsid w:val="00573FAF"/>
    <w:rsid w:val="00574696"/>
    <w:rsid w:val="00574D78"/>
    <w:rsid w:val="00575597"/>
    <w:rsid w:val="00576672"/>
    <w:rsid w:val="00583343"/>
    <w:rsid w:val="005840F2"/>
    <w:rsid w:val="00586672"/>
    <w:rsid w:val="00591297"/>
    <w:rsid w:val="00594601"/>
    <w:rsid w:val="00594F14"/>
    <w:rsid w:val="005962E3"/>
    <w:rsid w:val="00597B96"/>
    <w:rsid w:val="005A0ADE"/>
    <w:rsid w:val="005A3741"/>
    <w:rsid w:val="005A3F24"/>
    <w:rsid w:val="005A5502"/>
    <w:rsid w:val="005A61FD"/>
    <w:rsid w:val="005C18C2"/>
    <w:rsid w:val="005C18D8"/>
    <w:rsid w:val="005C4074"/>
    <w:rsid w:val="005C433C"/>
    <w:rsid w:val="005C4DBE"/>
    <w:rsid w:val="005C5808"/>
    <w:rsid w:val="005C7054"/>
    <w:rsid w:val="005D0A49"/>
    <w:rsid w:val="005D16DD"/>
    <w:rsid w:val="005D1EAE"/>
    <w:rsid w:val="005D2A1C"/>
    <w:rsid w:val="005D31AE"/>
    <w:rsid w:val="005D3C27"/>
    <w:rsid w:val="005D626A"/>
    <w:rsid w:val="005E0169"/>
    <w:rsid w:val="005E0C6E"/>
    <w:rsid w:val="005E6A03"/>
    <w:rsid w:val="005F1A33"/>
    <w:rsid w:val="005F2994"/>
    <w:rsid w:val="005F3A6D"/>
    <w:rsid w:val="005F409D"/>
    <w:rsid w:val="005F431E"/>
    <w:rsid w:val="005F4CCC"/>
    <w:rsid w:val="005F6BBB"/>
    <w:rsid w:val="00601793"/>
    <w:rsid w:val="006029CF"/>
    <w:rsid w:val="00602E70"/>
    <w:rsid w:val="00604BFB"/>
    <w:rsid w:val="006059F7"/>
    <w:rsid w:val="006072B9"/>
    <w:rsid w:val="006079A8"/>
    <w:rsid w:val="00612912"/>
    <w:rsid w:val="00613E8C"/>
    <w:rsid w:val="0061416D"/>
    <w:rsid w:val="00616FAE"/>
    <w:rsid w:val="00622C58"/>
    <w:rsid w:val="00625F04"/>
    <w:rsid w:val="00626DF2"/>
    <w:rsid w:val="0062797C"/>
    <w:rsid w:val="00633DA6"/>
    <w:rsid w:val="00633FAC"/>
    <w:rsid w:val="00635871"/>
    <w:rsid w:val="00636EF5"/>
    <w:rsid w:val="00640522"/>
    <w:rsid w:val="00640589"/>
    <w:rsid w:val="00641663"/>
    <w:rsid w:val="00643AB0"/>
    <w:rsid w:val="00643B54"/>
    <w:rsid w:val="00643E23"/>
    <w:rsid w:val="00643E39"/>
    <w:rsid w:val="006446F3"/>
    <w:rsid w:val="006457DE"/>
    <w:rsid w:val="00645AB7"/>
    <w:rsid w:val="00645E58"/>
    <w:rsid w:val="00645F5B"/>
    <w:rsid w:val="00646D6C"/>
    <w:rsid w:val="0065051B"/>
    <w:rsid w:val="00650A14"/>
    <w:rsid w:val="00653C16"/>
    <w:rsid w:val="006554BA"/>
    <w:rsid w:val="00656925"/>
    <w:rsid w:val="0065729F"/>
    <w:rsid w:val="00657441"/>
    <w:rsid w:val="00657A92"/>
    <w:rsid w:val="00661456"/>
    <w:rsid w:val="00661724"/>
    <w:rsid w:val="00662193"/>
    <w:rsid w:val="00662EA5"/>
    <w:rsid w:val="006665E6"/>
    <w:rsid w:val="0066710E"/>
    <w:rsid w:val="00676DD6"/>
    <w:rsid w:val="00677D6E"/>
    <w:rsid w:val="00681AC6"/>
    <w:rsid w:val="0068245E"/>
    <w:rsid w:val="00682842"/>
    <w:rsid w:val="00682CA1"/>
    <w:rsid w:val="0068522A"/>
    <w:rsid w:val="00686F71"/>
    <w:rsid w:val="006871DE"/>
    <w:rsid w:val="0069011C"/>
    <w:rsid w:val="006904D3"/>
    <w:rsid w:val="006928E7"/>
    <w:rsid w:val="006932FB"/>
    <w:rsid w:val="00695890"/>
    <w:rsid w:val="00696FD1"/>
    <w:rsid w:val="006975AB"/>
    <w:rsid w:val="006A0EC3"/>
    <w:rsid w:val="006A1F43"/>
    <w:rsid w:val="006A2CB4"/>
    <w:rsid w:val="006A2D49"/>
    <w:rsid w:val="006A5A93"/>
    <w:rsid w:val="006B35BC"/>
    <w:rsid w:val="006B6A4D"/>
    <w:rsid w:val="006C1059"/>
    <w:rsid w:val="006C16D1"/>
    <w:rsid w:val="006C5D38"/>
    <w:rsid w:val="006C60EE"/>
    <w:rsid w:val="006C67CD"/>
    <w:rsid w:val="006C6962"/>
    <w:rsid w:val="006C72CB"/>
    <w:rsid w:val="006C7EFE"/>
    <w:rsid w:val="006D3FB0"/>
    <w:rsid w:val="006D5D91"/>
    <w:rsid w:val="006D7F49"/>
    <w:rsid w:val="006E2287"/>
    <w:rsid w:val="006E2A6E"/>
    <w:rsid w:val="006E314F"/>
    <w:rsid w:val="006E5270"/>
    <w:rsid w:val="006E5848"/>
    <w:rsid w:val="006E5F23"/>
    <w:rsid w:val="006E7680"/>
    <w:rsid w:val="006E7BF1"/>
    <w:rsid w:val="006F1274"/>
    <w:rsid w:val="006F1FAE"/>
    <w:rsid w:val="006F2B2E"/>
    <w:rsid w:val="006F4023"/>
    <w:rsid w:val="006F495F"/>
    <w:rsid w:val="006F5DA7"/>
    <w:rsid w:val="006F6127"/>
    <w:rsid w:val="006F676F"/>
    <w:rsid w:val="007001F7"/>
    <w:rsid w:val="00700A15"/>
    <w:rsid w:val="00704453"/>
    <w:rsid w:val="00706984"/>
    <w:rsid w:val="007104A7"/>
    <w:rsid w:val="007146A3"/>
    <w:rsid w:val="00717E89"/>
    <w:rsid w:val="0072196A"/>
    <w:rsid w:val="00721C1C"/>
    <w:rsid w:val="007222F1"/>
    <w:rsid w:val="00722666"/>
    <w:rsid w:val="00725582"/>
    <w:rsid w:val="0072754F"/>
    <w:rsid w:val="0072784E"/>
    <w:rsid w:val="00730287"/>
    <w:rsid w:val="00731795"/>
    <w:rsid w:val="00731BAC"/>
    <w:rsid w:val="00732433"/>
    <w:rsid w:val="00732ECA"/>
    <w:rsid w:val="00735405"/>
    <w:rsid w:val="007419DD"/>
    <w:rsid w:val="00742163"/>
    <w:rsid w:val="00742FD8"/>
    <w:rsid w:val="007450A3"/>
    <w:rsid w:val="007510EE"/>
    <w:rsid w:val="007530FF"/>
    <w:rsid w:val="00753387"/>
    <w:rsid w:val="007547E2"/>
    <w:rsid w:val="007553B7"/>
    <w:rsid w:val="0075637D"/>
    <w:rsid w:val="00762FDE"/>
    <w:rsid w:val="007641FA"/>
    <w:rsid w:val="00765BAF"/>
    <w:rsid w:val="0077180D"/>
    <w:rsid w:val="00771AA7"/>
    <w:rsid w:val="007726BC"/>
    <w:rsid w:val="007739C3"/>
    <w:rsid w:val="00774FB7"/>
    <w:rsid w:val="00776510"/>
    <w:rsid w:val="00776A7A"/>
    <w:rsid w:val="00777BE0"/>
    <w:rsid w:val="0078239D"/>
    <w:rsid w:val="0078297F"/>
    <w:rsid w:val="00783F81"/>
    <w:rsid w:val="0078417C"/>
    <w:rsid w:val="00784A95"/>
    <w:rsid w:val="00785BCE"/>
    <w:rsid w:val="0079039B"/>
    <w:rsid w:val="0079141C"/>
    <w:rsid w:val="007973AB"/>
    <w:rsid w:val="007A0179"/>
    <w:rsid w:val="007A0C34"/>
    <w:rsid w:val="007A1441"/>
    <w:rsid w:val="007A2D55"/>
    <w:rsid w:val="007A4D6D"/>
    <w:rsid w:val="007A5B52"/>
    <w:rsid w:val="007A5CCE"/>
    <w:rsid w:val="007A618F"/>
    <w:rsid w:val="007A6338"/>
    <w:rsid w:val="007A6B32"/>
    <w:rsid w:val="007B0102"/>
    <w:rsid w:val="007B04AC"/>
    <w:rsid w:val="007B2904"/>
    <w:rsid w:val="007C1727"/>
    <w:rsid w:val="007C2277"/>
    <w:rsid w:val="007C3546"/>
    <w:rsid w:val="007C54B6"/>
    <w:rsid w:val="007D06D5"/>
    <w:rsid w:val="007D0A69"/>
    <w:rsid w:val="007D1615"/>
    <w:rsid w:val="007D3851"/>
    <w:rsid w:val="007D567C"/>
    <w:rsid w:val="007D5B1C"/>
    <w:rsid w:val="007D7AAF"/>
    <w:rsid w:val="007E315E"/>
    <w:rsid w:val="007E43DB"/>
    <w:rsid w:val="007E4B80"/>
    <w:rsid w:val="007E69B2"/>
    <w:rsid w:val="007E7CE3"/>
    <w:rsid w:val="007E7F56"/>
    <w:rsid w:val="007F1B8C"/>
    <w:rsid w:val="007F2520"/>
    <w:rsid w:val="007F5DFA"/>
    <w:rsid w:val="007F6A8C"/>
    <w:rsid w:val="00800330"/>
    <w:rsid w:val="00800558"/>
    <w:rsid w:val="00801482"/>
    <w:rsid w:val="008044CE"/>
    <w:rsid w:val="00804CC4"/>
    <w:rsid w:val="00805879"/>
    <w:rsid w:val="00807DF1"/>
    <w:rsid w:val="0081239A"/>
    <w:rsid w:val="00814643"/>
    <w:rsid w:val="0081589B"/>
    <w:rsid w:val="00816FE3"/>
    <w:rsid w:val="00817589"/>
    <w:rsid w:val="008205FB"/>
    <w:rsid w:val="00821DED"/>
    <w:rsid w:val="008221A0"/>
    <w:rsid w:val="0082316B"/>
    <w:rsid w:val="00824925"/>
    <w:rsid w:val="00827888"/>
    <w:rsid w:val="00827E38"/>
    <w:rsid w:val="00831BAD"/>
    <w:rsid w:val="008322CB"/>
    <w:rsid w:val="00834C93"/>
    <w:rsid w:val="00844FEE"/>
    <w:rsid w:val="0085181D"/>
    <w:rsid w:val="0085333B"/>
    <w:rsid w:val="008536C3"/>
    <w:rsid w:val="00853B01"/>
    <w:rsid w:val="00855182"/>
    <w:rsid w:val="0085566D"/>
    <w:rsid w:val="00857263"/>
    <w:rsid w:val="008619A3"/>
    <w:rsid w:val="008629FC"/>
    <w:rsid w:val="008632FC"/>
    <w:rsid w:val="00863EB0"/>
    <w:rsid w:val="00864067"/>
    <w:rsid w:val="008647B7"/>
    <w:rsid w:val="0086635B"/>
    <w:rsid w:val="00870ED2"/>
    <w:rsid w:val="00872039"/>
    <w:rsid w:val="0087430F"/>
    <w:rsid w:val="00875050"/>
    <w:rsid w:val="0087563B"/>
    <w:rsid w:val="008800D3"/>
    <w:rsid w:val="00881469"/>
    <w:rsid w:val="008816C3"/>
    <w:rsid w:val="008826B2"/>
    <w:rsid w:val="00883480"/>
    <w:rsid w:val="0088545C"/>
    <w:rsid w:val="008855D3"/>
    <w:rsid w:val="0088591E"/>
    <w:rsid w:val="008878B4"/>
    <w:rsid w:val="008878D1"/>
    <w:rsid w:val="008879C6"/>
    <w:rsid w:val="00887D5B"/>
    <w:rsid w:val="008902E1"/>
    <w:rsid w:val="00890562"/>
    <w:rsid w:val="00890877"/>
    <w:rsid w:val="00890E6D"/>
    <w:rsid w:val="00892F71"/>
    <w:rsid w:val="00893153"/>
    <w:rsid w:val="0089341C"/>
    <w:rsid w:val="00893B02"/>
    <w:rsid w:val="00893EEF"/>
    <w:rsid w:val="00895BC1"/>
    <w:rsid w:val="008A1717"/>
    <w:rsid w:val="008A2D08"/>
    <w:rsid w:val="008A47AC"/>
    <w:rsid w:val="008A78F6"/>
    <w:rsid w:val="008B0A41"/>
    <w:rsid w:val="008B3775"/>
    <w:rsid w:val="008B3AFF"/>
    <w:rsid w:val="008B5C3D"/>
    <w:rsid w:val="008B67FC"/>
    <w:rsid w:val="008B6EF2"/>
    <w:rsid w:val="008B7CE6"/>
    <w:rsid w:val="008C4E22"/>
    <w:rsid w:val="008D2C5F"/>
    <w:rsid w:val="008D6FAD"/>
    <w:rsid w:val="008E59FD"/>
    <w:rsid w:val="008E6370"/>
    <w:rsid w:val="008F1923"/>
    <w:rsid w:val="008F31C3"/>
    <w:rsid w:val="008F3211"/>
    <w:rsid w:val="008F372E"/>
    <w:rsid w:val="008F5091"/>
    <w:rsid w:val="008F57E6"/>
    <w:rsid w:val="008F597A"/>
    <w:rsid w:val="008F6448"/>
    <w:rsid w:val="008F6625"/>
    <w:rsid w:val="008F665E"/>
    <w:rsid w:val="008F67FC"/>
    <w:rsid w:val="008F7B97"/>
    <w:rsid w:val="008F7CCC"/>
    <w:rsid w:val="00901B22"/>
    <w:rsid w:val="009026E2"/>
    <w:rsid w:val="009029AB"/>
    <w:rsid w:val="00903CB2"/>
    <w:rsid w:val="00905368"/>
    <w:rsid w:val="009060D0"/>
    <w:rsid w:val="00906753"/>
    <w:rsid w:val="009115B5"/>
    <w:rsid w:val="0091448E"/>
    <w:rsid w:val="00914D39"/>
    <w:rsid w:val="00920E89"/>
    <w:rsid w:val="00923322"/>
    <w:rsid w:val="009265C1"/>
    <w:rsid w:val="00926B3E"/>
    <w:rsid w:val="00926B9A"/>
    <w:rsid w:val="009277B1"/>
    <w:rsid w:val="00933041"/>
    <w:rsid w:val="00933D33"/>
    <w:rsid w:val="00934D57"/>
    <w:rsid w:val="009354F8"/>
    <w:rsid w:val="00936BAF"/>
    <w:rsid w:val="00942E38"/>
    <w:rsid w:val="00943625"/>
    <w:rsid w:val="00945CEF"/>
    <w:rsid w:val="00952695"/>
    <w:rsid w:val="009535F0"/>
    <w:rsid w:val="0095360A"/>
    <w:rsid w:val="009546B1"/>
    <w:rsid w:val="00957FCB"/>
    <w:rsid w:val="009600A6"/>
    <w:rsid w:val="009621EB"/>
    <w:rsid w:val="009625D6"/>
    <w:rsid w:val="00963569"/>
    <w:rsid w:val="009650EB"/>
    <w:rsid w:val="0096564F"/>
    <w:rsid w:val="00967A09"/>
    <w:rsid w:val="00974C22"/>
    <w:rsid w:val="0097717D"/>
    <w:rsid w:val="00977853"/>
    <w:rsid w:val="0098204E"/>
    <w:rsid w:val="009864FA"/>
    <w:rsid w:val="00986634"/>
    <w:rsid w:val="00992574"/>
    <w:rsid w:val="00992E71"/>
    <w:rsid w:val="00994108"/>
    <w:rsid w:val="009A29E8"/>
    <w:rsid w:val="009B0C9E"/>
    <w:rsid w:val="009B1231"/>
    <w:rsid w:val="009B17CA"/>
    <w:rsid w:val="009B1A5C"/>
    <w:rsid w:val="009B2475"/>
    <w:rsid w:val="009B2AFA"/>
    <w:rsid w:val="009B3BC4"/>
    <w:rsid w:val="009B5286"/>
    <w:rsid w:val="009B64CC"/>
    <w:rsid w:val="009C0A1C"/>
    <w:rsid w:val="009C131C"/>
    <w:rsid w:val="009C2337"/>
    <w:rsid w:val="009C355D"/>
    <w:rsid w:val="009C4299"/>
    <w:rsid w:val="009C4CB6"/>
    <w:rsid w:val="009C66F0"/>
    <w:rsid w:val="009C6E98"/>
    <w:rsid w:val="009C77D7"/>
    <w:rsid w:val="009D03E8"/>
    <w:rsid w:val="009D24FC"/>
    <w:rsid w:val="009D3AB8"/>
    <w:rsid w:val="009E0400"/>
    <w:rsid w:val="009E193F"/>
    <w:rsid w:val="009E2A08"/>
    <w:rsid w:val="009E39F3"/>
    <w:rsid w:val="009E4396"/>
    <w:rsid w:val="009F057C"/>
    <w:rsid w:val="009F2035"/>
    <w:rsid w:val="009F2A2F"/>
    <w:rsid w:val="00A04145"/>
    <w:rsid w:val="00A042FC"/>
    <w:rsid w:val="00A04B80"/>
    <w:rsid w:val="00A05894"/>
    <w:rsid w:val="00A05E8B"/>
    <w:rsid w:val="00A060C5"/>
    <w:rsid w:val="00A06417"/>
    <w:rsid w:val="00A06577"/>
    <w:rsid w:val="00A068B8"/>
    <w:rsid w:val="00A0696E"/>
    <w:rsid w:val="00A07111"/>
    <w:rsid w:val="00A10D18"/>
    <w:rsid w:val="00A10E03"/>
    <w:rsid w:val="00A124E0"/>
    <w:rsid w:val="00A1338A"/>
    <w:rsid w:val="00A15BA1"/>
    <w:rsid w:val="00A17AF5"/>
    <w:rsid w:val="00A2001D"/>
    <w:rsid w:val="00A21382"/>
    <w:rsid w:val="00A21808"/>
    <w:rsid w:val="00A242D3"/>
    <w:rsid w:val="00A25417"/>
    <w:rsid w:val="00A2543A"/>
    <w:rsid w:val="00A256E8"/>
    <w:rsid w:val="00A25E0B"/>
    <w:rsid w:val="00A32CAF"/>
    <w:rsid w:val="00A33C33"/>
    <w:rsid w:val="00A3429A"/>
    <w:rsid w:val="00A34678"/>
    <w:rsid w:val="00A36A8B"/>
    <w:rsid w:val="00A41AF1"/>
    <w:rsid w:val="00A41B79"/>
    <w:rsid w:val="00A42CDB"/>
    <w:rsid w:val="00A44A3F"/>
    <w:rsid w:val="00A4585C"/>
    <w:rsid w:val="00A47A75"/>
    <w:rsid w:val="00A50634"/>
    <w:rsid w:val="00A52AF4"/>
    <w:rsid w:val="00A53EF6"/>
    <w:rsid w:val="00A54516"/>
    <w:rsid w:val="00A661B0"/>
    <w:rsid w:val="00A66CDA"/>
    <w:rsid w:val="00A67545"/>
    <w:rsid w:val="00A723F6"/>
    <w:rsid w:val="00A73A0E"/>
    <w:rsid w:val="00A77A27"/>
    <w:rsid w:val="00A80086"/>
    <w:rsid w:val="00A809B5"/>
    <w:rsid w:val="00A861D6"/>
    <w:rsid w:val="00A86775"/>
    <w:rsid w:val="00A97CEC"/>
    <w:rsid w:val="00AA0D13"/>
    <w:rsid w:val="00AA427B"/>
    <w:rsid w:val="00AA4FB7"/>
    <w:rsid w:val="00AA5A16"/>
    <w:rsid w:val="00AA6203"/>
    <w:rsid w:val="00AA7F1A"/>
    <w:rsid w:val="00AB0527"/>
    <w:rsid w:val="00AB2403"/>
    <w:rsid w:val="00AB7D6A"/>
    <w:rsid w:val="00AC0101"/>
    <w:rsid w:val="00AC12CB"/>
    <w:rsid w:val="00AC44D0"/>
    <w:rsid w:val="00AC461F"/>
    <w:rsid w:val="00AC5945"/>
    <w:rsid w:val="00AC707A"/>
    <w:rsid w:val="00AC7FA8"/>
    <w:rsid w:val="00AD3090"/>
    <w:rsid w:val="00AD6716"/>
    <w:rsid w:val="00AD6DFC"/>
    <w:rsid w:val="00AD77D7"/>
    <w:rsid w:val="00AD7896"/>
    <w:rsid w:val="00AD7F1B"/>
    <w:rsid w:val="00AE1E7A"/>
    <w:rsid w:val="00AE2ACB"/>
    <w:rsid w:val="00AE2B01"/>
    <w:rsid w:val="00AE43CB"/>
    <w:rsid w:val="00AE5282"/>
    <w:rsid w:val="00AE72C1"/>
    <w:rsid w:val="00AE7E23"/>
    <w:rsid w:val="00AF31D3"/>
    <w:rsid w:val="00AF3997"/>
    <w:rsid w:val="00AF5289"/>
    <w:rsid w:val="00AF5D14"/>
    <w:rsid w:val="00AF6824"/>
    <w:rsid w:val="00AF703B"/>
    <w:rsid w:val="00B02B22"/>
    <w:rsid w:val="00B03810"/>
    <w:rsid w:val="00B03EDB"/>
    <w:rsid w:val="00B052D4"/>
    <w:rsid w:val="00B06388"/>
    <w:rsid w:val="00B0797C"/>
    <w:rsid w:val="00B1632E"/>
    <w:rsid w:val="00B21039"/>
    <w:rsid w:val="00B248CE"/>
    <w:rsid w:val="00B259E3"/>
    <w:rsid w:val="00B30271"/>
    <w:rsid w:val="00B31FEB"/>
    <w:rsid w:val="00B32F96"/>
    <w:rsid w:val="00B3421E"/>
    <w:rsid w:val="00B35C11"/>
    <w:rsid w:val="00B377D7"/>
    <w:rsid w:val="00B37CA7"/>
    <w:rsid w:val="00B4082C"/>
    <w:rsid w:val="00B409BF"/>
    <w:rsid w:val="00B437A8"/>
    <w:rsid w:val="00B448BE"/>
    <w:rsid w:val="00B44D80"/>
    <w:rsid w:val="00B452AF"/>
    <w:rsid w:val="00B50974"/>
    <w:rsid w:val="00B52A7A"/>
    <w:rsid w:val="00B5494E"/>
    <w:rsid w:val="00B55CCD"/>
    <w:rsid w:val="00B56DC7"/>
    <w:rsid w:val="00B60900"/>
    <w:rsid w:val="00B60CB1"/>
    <w:rsid w:val="00B61AD3"/>
    <w:rsid w:val="00B64868"/>
    <w:rsid w:val="00B64EE5"/>
    <w:rsid w:val="00B65258"/>
    <w:rsid w:val="00B6528B"/>
    <w:rsid w:val="00B654B5"/>
    <w:rsid w:val="00B725F0"/>
    <w:rsid w:val="00B76152"/>
    <w:rsid w:val="00B76302"/>
    <w:rsid w:val="00B836FB"/>
    <w:rsid w:val="00B84B5D"/>
    <w:rsid w:val="00B90B86"/>
    <w:rsid w:val="00B913F6"/>
    <w:rsid w:val="00B91931"/>
    <w:rsid w:val="00B93E94"/>
    <w:rsid w:val="00B94B12"/>
    <w:rsid w:val="00B94ECE"/>
    <w:rsid w:val="00B95485"/>
    <w:rsid w:val="00BA01F8"/>
    <w:rsid w:val="00BA3812"/>
    <w:rsid w:val="00BB04B9"/>
    <w:rsid w:val="00BB22FA"/>
    <w:rsid w:val="00BB2CBB"/>
    <w:rsid w:val="00BB5081"/>
    <w:rsid w:val="00BB5672"/>
    <w:rsid w:val="00BB77AC"/>
    <w:rsid w:val="00BB7F4B"/>
    <w:rsid w:val="00BC1A08"/>
    <w:rsid w:val="00BC264A"/>
    <w:rsid w:val="00BC2E8F"/>
    <w:rsid w:val="00BC2F33"/>
    <w:rsid w:val="00BC2F7D"/>
    <w:rsid w:val="00BC646D"/>
    <w:rsid w:val="00BC6AA8"/>
    <w:rsid w:val="00BC774D"/>
    <w:rsid w:val="00BC7FA4"/>
    <w:rsid w:val="00BD07AF"/>
    <w:rsid w:val="00BD1131"/>
    <w:rsid w:val="00BD1BC3"/>
    <w:rsid w:val="00BD3B87"/>
    <w:rsid w:val="00BD4C4D"/>
    <w:rsid w:val="00BD4E89"/>
    <w:rsid w:val="00BD5D49"/>
    <w:rsid w:val="00BD60AD"/>
    <w:rsid w:val="00BD6388"/>
    <w:rsid w:val="00BD695C"/>
    <w:rsid w:val="00BE14FE"/>
    <w:rsid w:val="00BE2554"/>
    <w:rsid w:val="00BE36EA"/>
    <w:rsid w:val="00BE3781"/>
    <w:rsid w:val="00BF20A9"/>
    <w:rsid w:val="00BF44AD"/>
    <w:rsid w:val="00BF4E99"/>
    <w:rsid w:val="00BF611D"/>
    <w:rsid w:val="00BF7217"/>
    <w:rsid w:val="00C01560"/>
    <w:rsid w:val="00C0246E"/>
    <w:rsid w:val="00C053F0"/>
    <w:rsid w:val="00C0749E"/>
    <w:rsid w:val="00C109C5"/>
    <w:rsid w:val="00C140C2"/>
    <w:rsid w:val="00C15BA8"/>
    <w:rsid w:val="00C20908"/>
    <w:rsid w:val="00C22715"/>
    <w:rsid w:val="00C23A24"/>
    <w:rsid w:val="00C23E63"/>
    <w:rsid w:val="00C2448C"/>
    <w:rsid w:val="00C26AA9"/>
    <w:rsid w:val="00C2786D"/>
    <w:rsid w:val="00C27CCB"/>
    <w:rsid w:val="00C338BF"/>
    <w:rsid w:val="00C33947"/>
    <w:rsid w:val="00C356C9"/>
    <w:rsid w:val="00C36D99"/>
    <w:rsid w:val="00C40BB8"/>
    <w:rsid w:val="00C42B49"/>
    <w:rsid w:val="00C43169"/>
    <w:rsid w:val="00C43316"/>
    <w:rsid w:val="00C4443D"/>
    <w:rsid w:val="00C44776"/>
    <w:rsid w:val="00C45737"/>
    <w:rsid w:val="00C469D5"/>
    <w:rsid w:val="00C46F88"/>
    <w:rsid w:val="00C46F8B"/>
    <w:rsid w:val="00C475FD"/>
    <w:rsid w:val="00C478E2"/>
    <w:rsid w:val="00C51034"/>
    <w:rsid w:val="00C51ADF"/>
    <w:rsid w:val="00C54608"/>
    <w:rsid w:val="00C56F6B"/>
    <w:rsid w:val="00C57BAF"/>
    <w:rsid w:val="00C61D7E"/>
    <w:rsid w:val="00C6476D"/>
    <w:rsid w:val="00C67304"/>
    <w:rsid w:val="00C674B9"/>
    <w:rsid w:val="00C7071A"/>
    <w:rsid w:val="00C718A7"/>
    <w:rsid w:val="00C71EF4"/>
    <w:rsid w:val="00C73F46"/>
    <w:rsid w:val="00C75C40"/>
    <w:rsid w:val="00C82B42"/>
    <w:rsid w:val="00C82BED"/>
    <w:rsid w:val="00C832CB"/>
    <w:rsid w:val="00C8394F"/>
    <w:rsid w:val="00C8671D"/>
    <w:rsid w:val="00C91492"/>
    <w:rsid w:val="00CA0553"/>
    <w:rsid w:val="00CA0E29"/>
    <w:rsid w:val="00CA4C75"/>
    <w:rsid w:val="00CA552D"/>
    <w:rsid w:val="00CB04A6"/>
    <w:rsid w:val="00CB0983"/>
    <w:rsid w:val="00CB1C1A"/>
    <w:rsid w:val="00CB2244"/>
    <w:rsid w:val="00CB22A1"/>
    <w:rsid w:val="00CB7B12"/>
    <w:rsid w:val="00CC09E5"/>
    <w:rsid w:val="00CC375A"/>
    <w:rsid w:val="00CC3D76"/>
    <w:rsid w:val="00CC7040"/>
    <w:rsid w:val="00CC7877"/>
    <w:rsid w:val="00CD0A46"/>
    <w:rsid w:val="00CD1F32"/>
    <w:rsid w:val="00CD623E"/>
    <w:rsid w:val="00CD74AE"/>
    <w:rsid w:val="00CE1E4B"/>
    <w:rsid w:val="00CE3D6D"/>
    <w:rsid w:val="00CE40F6"/>
    <w:rsid w:val="00CE43AE"/>
    <w:rsid w:val="00CE468E"/>
    <w:rsid w:val="00CE6A77"/>
    <w:rsid w:val="00CE7DD5"/>
    <w:rsid w:val="00CF01F7"/>
    <w:rsid w:val="00CF52EA"/>
    <w:rsid w:val="00CF5FA7"/>
    <w:rsid w:val="00D001CB"/>
    <w:rsid w:val="00D01475"/>
    <w:rsid w:val="00D054B2"/>
    <w:rsid w:val="00D05E59"/>
    <w:rsid w:val="00D10E19"/>
    <w:rsid w:val="00D14C9F"/>
    <w:rsid w:val="00D20750"/>
    <w:rsid w:val="00D230DA"/>
    <w:rsid w:val="00D24D22"/>
    <w:rsid w:val="00D26079"/>
    <w:rsid w:val="00D26710"/>
    <w:rsid w:val="00D310C1"/>
    <w:rsid w:val="00D3149A"/>
    <w:rsid w:val="00D31BE5"/>
    <w:rsid w:val="00D35CFA"/>
    <w:rsid w:val="00D36ACB"/>
    <w:rsid w:val="00D37798"/>
    <w:rsid w:val="00D37835"/>
    <w:rsid w:val="00D41447"/>
    <w:rsid w:val="00D42636"/>
    <w:rsid w:val="00D43C54"/>
    <w:rsid w:val="00D440EC"/>
    <w:rsid w:val="00D50375"/>
    <w:rsid w:val="00D50BEE"/>
    <w:rsid w:val="00D515B1"/>
    <w:rsid w:val="00D518B8"/>
    <w:rsid w:val="00D5232B"/>
    <w:rsid w:val="00D52DC9"/>
    <w:rsid w:val="00D54996"/>
    <w:rsid w:val="00D56233"/>
    <w:rsid w:val="00D573F8"/>
    <w:rsid w:val="00D61131"/>
    <w:rsid w:val="00D61DE8"/>
    <w:rsid w:val="00D6209C"/>
    <w:rsid w:val="00D62A2A"/>
    <w:rsid w:val="00D62DDD"/>
    <w:rsid w:val="00D6490A"/>
    <w:rsid w:val="00D71C2A"/>
    <w:rsid w:val="00D77980"/>
    <w:rsid w:val="00D830BD"/>
    <w:rsid w:val="00D832C8"/>
    <w:rsid w:val="00D83A3B"/>
    <w:rsid w:val="00D85E34"/>
    <w:rsid w:val="00D86830"/>
    <w:rsid w:val="00D87151"/>
    <w:rsid w:val="00D922BD"/>
    <w:rsid w:val="00D97EBB"/>
    <w:rsid w:val="00D97FFD"/>
    <w:rsid w:val="00DA3E39"/>
    <w:rsid w:val="00DA5A44"/>
    <w:rsid w:val="00DA6660"/>
    <w:rsid w:val="00DB0843"/>
    <w:rsid w:val="00DB38B6"/>
    <w:rsid w:val="00DB40F6"/>
    <w:rsid w:val="00DC02E3"/>
    <w:rsid w:val="00DC2667"/>
    <w:rsid w:val="00DC59AB"/>
    <w:rsid w:val="00DC60B8"/>
    <w:rsid w:val="00DC64EC"/>
    <w:rsid w:val="00DC6618"/>
    <w:rsid w:val="00DC7611"/>
    <w:rsid w:val="00DC7E7C"/>
    <w:rsid w:val="00DD2F1A"/>
    <w:rsid w:val="00DD2FA8"/>
    <w:rsid w:val="00DD3D71"/>
    <w:rsid w:val="00DD4707"/>
    <w:rsid w:val="00DD60DC"/>
    <w:rsid w:val="00DE17F7"/>
    <w:rsid w:val="00DE1AA9"/>
    <w:rsid w:val="00DE269F"/>
    <w:rsid w:val="00DE42B7"/>
    <w:rsid w:val="00DE5D9E"/>
    <w:rsid w:val="00DE6A35"/>
    <w:rsid w:val="00DF0ECD"/>
    <w:rsid w:val="00DF1E0A"/>
    <w:rsid w:val="00DF6530"/>
    <w:rsid w:val="00DF65F9"/>
    <w:rsid w:val="00DF7941"/>
    <w:rsid w:val="00E00D88"/>
    <w:rsid w:val="00E019D5"/>
    <w:rsid w:val="00E01CA5"/>
    <w:rsid w:val="00E03B38"/>
    <w:rsid w:val="00E04BC9"/>
    <w:rsid w:val="00E04FD9"/>
    <w:rsid w:val="00E05709"/>
    <w:rsid w:val="00E05736"/>
    <w:rsid w:val="00E0666F"/>
    <w:rsid w:val="00E07D21"/>
    <w:rsid w:val="00E10065"/>
    <w:rsid w:val="00E1135F"/>
    <w:rsid w:val="00E13767"/>
    <w:rsid w:val="00E13BA9"/>
    <w:rsid w:val="00E14605"/>
    <w:rsid w:val="00E147DF"/>
    <w:rsid w:val="00E20F73"/>
    <w:rsid w:val="00E21F02"/>
    <w:rsid w:val="00E308F1"/>
    <w:rsid w:val="00E3220A"/>
    <w:rsid w:val="00E32C12"/>
    <w:rsid w:val="00E32C93"/>
    <w:rsid w:val="00E32DD1"/>
    <w:rsid w:val="00E33B0C"/>
    <w:rsid w:val="00E37795"/>
    <w:rsid w:val="00E40DD5"/>
    <w:rsid w:val="00E41EBE"/>
    <w:rsid w:val="00E437C6"/>
    <w:rsid w:val="00E45A4A"/>
    <w:rsid w:val="00E47181"/>
    <w:rsid w:val="00E4727A"/>
    <w:rsid w:val="00E51950"/>
    <w:rsid w:val="00E54143"/>
    <w:rsid w:val="00E57E79"/>
    <w:rsid w:val="00E61141"/>
    <w:rsid w:val="00E61F8C"/>
    <w:rsid w:val="00E66960"/>
    <w:rsid w:val="00E67F28"/>
    <w:rsid w:val="00E70DFB"/>
    <w:rsid w:val="00E74C4B"/>
    <w:rsid w:val="00E75233"/>
    <w:rsid w:val="00E77778"/>
    <w:rsid w:val="00E80BC2"/>
    <w:rsid w:val="00E812A5"/>
    <w:rsid w:val="00E83A8A"/>
    <w:rsid w:val="00E86048"/>
    <w:rsid w:val="00E8656B"/>
    <w:rsid w:val="00E9168A"/>
    <w:rsid w:val="00E92CA3"/>
    <w:rsid w:val="00E9521A"/>
    <w:rsid w:val="00E9544A"/>
    <w:rsid w:val="00E9611B"/>
    <w:rsid w:val="00E9671B"/>
    <w:rsid w:val="00EA265E"/>
    <w:rsid w:val="00EA2D47"/>
    <w:rsid w:val="00EA4CFE"/>
    <w:rsid w:val="00EA4E5C"/>
    <w:rsid w:val="00EA68A8"/>
    <w:rsid w:val="00EA6A24"/>
    <w:rsid w:val="00EA6D28"/>
    <w:rsid w:val="00EB026B"/>
    <w:rsid w:val="00EB4A4D"/>
    <w:rsid w:val="00EB5E47"/>
    <w:rsid w:val="00EB6AB4"/>
    <w:rsid w:val="00EB7C20"/>
    <w:rsid w:val="00EC150F"/>
    <w:rsid w:val="00EC3BE3"/>
    <w:rsid w:val="00ED014D"/>
    <w:rsid w:val="00ED05F9"/>
    <w:rsid w:val="00ED1787"/>
    <w:rsid w:val="00ED1BF1"/>
    <w:rsid w:val="00ED1C34"/>
    <w:rsid w:val="00ED24E3"/>
    <w:rsid w:val="00ED3EA9"/>
    <w:rsid w:val="00ED4723"/>
    <w:rsid w:val="00ED735E"/>
    <w:rsid w:val="00EE5032"/>
    <w:rsid w:val="00EE626E"/>
    <w:rsid w:val="00EE6478"/>
    <w:rsid w:val="00EE6E10"/>
    <w:rsid w:val="00EE7A43"/>
    <w:rsid w:val="00EE7FAF"/>
    <w:rsid w:val="00EF0177"/>
    <w:rsid w:val="00EF2A5C"/>
    <w:rsid w:val="00EF640C"/>
    <w:rsid w:val="00EF756F"/>
    <w:rsid w:val="00F00084"/>
    <w:rsid w:val="00F01227"/>
    <w:rsid w:val="00F022C1"/>
    <w:rsid w:val="00F054D2"/>
    <w:rsid w:val="00F05714"/>
    <w:rsid w:val="00F05923"/>
    <w:rsid w:val="00F05FAA"/>
    <w:rsid w:val="00F06538"/>
    <w:rsid w:val="00F07581"/>
    <w:rsid w:val="00F14415"/>
    <w:rsid w:val="00F15610"/>
    <w:rsid w:val="00F20B7C"/>
    <w:rsid w:val="00F20DA7"/>
    <w:rsid w:val="00F21882"/>
    <w:rsid w:val="00F22BA7"/>
    <w:rsid w:val="00F23143"/>
    <w:rsid w:val="00F27E77"/>
    <w:rsid w:val="00F35BFF"/>
    <w:rsid w:val="00F376EC"/>
    <w:rsid w:val="00F4109D"/>
    <w:rsid w:val="00F413A7"/>
    <w:rsid w:val="00F4338C"/>
    <w:rsid w:val="00F456E5"/>
    <w:rsid w:val="00F45899"/>
    <w:rsid w:val="00F462D5"/>
    <w:rsid w:val="00F47512"/>
    <w:rsid w:val="00F50B7F"/>
    <w:rsid w:val="00F52BE6"/>
    <w:rsid w:val="00F53900"/>
    <w:rsid w:val="00F54336"/>
    <w:rsid w:val="00F5583E"/>
    <w:rsid w:val="00F562C5"/>
    <w:rsid w:val="00F5755F"/>
    <w:rsid w:val="00F6248B"/>
    <w:rsid w:val="00F627BC"/>
    <w:rsid w:val="00F63012"/>
    <w:rsid w:val="00F6710D"/>
    <w:rsid w:val="00F708F9"/>
    <w:rsid w:val="00F71BE7"/>
    <w:rsid w:val="00F72789"/>
    <w:rsid w:val="00F73910"/>
    <w:rsid w:val="00F74F07"/>
    <w:rsid w:val="00F75B5E"/>
    <w:rsid w:val="00F77F66"/>
    <w:rsid w:val="00F80ABC"/>
    <w:rsid w:val="00F810E0"/>
    <w:rsid w:val="00F81411"/>
    <w:rsid w:val="00F82008"/>
    <w:rsid w:val="00F831CE"/>
    <w:rsid w:val="00F8448E"/>
    <w:rsid w:val="00F8457C"/>
    <w:rsid w:val="00F857E2"/>
    <w:rsid w:val="00F875F0"/>
    <w:rsid w:val="00F9305C"/>
    <w:rsid w:val="00F93101"/>
    <w:rsid w:val="00FA1512"/>
    <w:rsid w:val="00FA2533"/>
    <w:rsid w:val="00FA3D9C"/>
    <w:rsid w:val="00FA40FC"/>
    <w:rsid w:val="00FA42D0"/>
    <w:rsid w:val="00FA5101"/>
    <w:rsid w:val="00FA79D5"/>
    <w:rsid w:val="00FB1307"/>
    <w:rsid w:val="00FB16B7"/>
    <w:rsid w:val="00FB2BBC"/>
    <w:rsid w:val="00FB2DBF"/>
    <w:rsid w:val="00FB41DA"/>
    <w:rsid w:val="00FB441A"/>
    <w:rsid w:val="00FB592D"/>
    <w:rsid w:val="00FB5D1A"/>
    <w:rsid w:val="00FB6744"/>
    <w:rsid w:val="00FC1BDA"/>
    <w:rsid w:val="00FD0647"/>
    <w:rsid w:val="00FD13C9"/>
    <w:rsid w:val="00FD3ECE"/>
    <w:rsid w:val="00FD6EE7"/>
    <w:rsid w:val="00FE1215"/>
    <w:rsid w:val="00FE337B"/>
    <w:rsid w:val="00FE419E"/>
    <w:rsid w:val="00FF166C"/>
    <w:rsid w:val="00FF412D"/>
    <w:rsid w:val="00FF5755"/>
    <w:rsid w:val="00FF5A57"/>
    <w:rsid w:val="00FF5FA1"/>
    <w:rsid w:val="00FF71EC"/>
    <w:rsid w:val="00FF769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pt-P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579DE5E8"/>
  <w15:docId w15:val="{DE97CBB2-3371-4EA5-AB6F-5B59022643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Cambria" w:hAnsi="Cambria" w:cs="Times New Roman"/>
        <w:lang w:val="pt-PT" w:eastAsia="pt-PT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01F79"/>
    <w:pPr>
      <w:spacing w:after="120" w:line="360" w:lineRule="auto"/>
      <w:contextualSpacing/>
      <w:jc w:val="both"/>
    </w:pPr>
    <w:rPr>
      <w:rFonts w:ascii="NewsGotT" w:eastAsia="Times New Roman" w:hAnsi="NewsGotT"/>
      <w:sz w:val="24"/>
      <w:szCs w:val="22"/>
    </w:rPr>
  </w:style>
  <w:style w:type="paragraph" w:styleId="Ttulo1">
    <w:name w:val="heading 1"/>
    <w:basedOn w:val="TtuloCAP"/>
    <w:next w:val="Normal"/>
    <w:link w:val="Ttulo1Carter"/>
    <w:uiPriority w:val="9"/>
    <w:qFormat/>
    <w:rsid w:val="00BB5672"/>
    <w:pPr>
      <w:tabs>
        <w:tab w:val="num" w:pos="680"/>
      </w:tabs>
      <w:ind w:left="363" w:hanging="363"/>
      <w:outlineLvl w:val="0"/>
    </w:pPr>
  </w:style>
  <w:style w:type="paragraph" w:styleId="Ttulo2">
    <w:name w:val="heading 2"/>
    <w:basedOn w:val="TtuloSECO"/>
    <w:next w:val="Normal"/>
    <w:link w:val="Ttulo2Carter"/>
    <w:uiPriority w:val="9"/>
    <w:qFormat/>
    <w:rsid w:val="00563812"/>
    <w:pPr>
      <w:tabs>
        <w:tab w:val="clear" w:pos="1129"/>
        <w:tab w:val="num" w:pos="284"/>
      </w:tabs>
      <w:ind w:left="284" w:hanging="284"/>
      <w:outlineLvl w:val="1"/>
    </w:pPr>
    <w:rPr>
      <w:sz w:val="26"/>
      <w:szCs w:val="26"/>
      <w:lang w:val="pt-PT"/>
    </w:rPr>
  </w:style>
  <w:style w:type="paragraph" w:styleId="Ttulo3">
    <w:name w:val="heading 3"/>
    <w:basedOn w:val="TituloSUBSECO"/>
    <w:next w:val="Normal"/>
    <w:link w:val="Ttulo3Carter"/>
    <w:uiPriority w:val="9"/>
    <w:qFormat/>
    <w:rsid w:val="00BB5672"/>
    <w:pPr>
      <w:ind w:left="363" w:hanging="363"/>
      <w:outlineLvl w:val="2"/>
    </w:p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ListaColorida-Cor11">
    <w:name w:val="Lista Colorida - Cor 11"/>
    <w:basedOn w:val="Normal"/>
    <w:link w:val="ListaColorida-Cor11Carcter"/>
    <w:rsid w:val="00140151"/>
    <w:pPr>
      <w:ind w:left="720"/>
    </w:pPr>
    <w:rPr>
      <w:rFonts w:ascii="Calibri" w:hAnsi="Calibri"/>
      <w:sz w:val="22"/>
      <w:lang w:val="x-none" w:eastAsia="x-none"/>
    </w:rPr>
  </w:style>
  <w:style w:type="paragraph" w:styleId="Cabealho">
    <w:name w:val="header"/>
    <w:basedOn w:val="Normal"/>
    <w:link w:val="CabealhoCarter"/>
    <w:uiPriority w:val="99"/>
    <w:unhideWhenUsed/>
    <w:rsid w:val="00A72962"/>
    <w:pPr>
      <w:tabs>
        <w:tab w:val="center" w:pos="4320"/>
        <w:tab w:val="right" w:pos="8640"/>
      </w:tabs>
    </w:pPr>
    <w:rPr>
      <w:rFonts w:ascii="Calibri" w:hAnsi="Calibri"/>
      <w:sz w:val="22"/>
    </w:rPr>
  </w:style>
  <w:style w:type="character" w:customStyle="1" w:styleId="CabealhoCarter">
    <w:name w:val="Cabeçalho Caráter"/>
    <w:link w:val="Cabealho"/>
    <w:uiPriority w:val="99"/>
    <w:rsid w:val="00A72962"/>
    <w:rPr>
      <w:rFonts w:ascii="Calibri" w:eastAsia="Times New Roman" w:hAnsi="Calibri"/>
      <w:sz w:val="22"/>
      <w:szCs w:val="22"/>
      <w:lang w:val="pt-PT" w:eastAsia="pt-PT"/>
    </w:rPr>
  </w:style>
  <w:style w:type="paragraph" w:styleId="Rodap">
    <w:name w:val="footer"/>
    <w:basedOn w:val="Normal"/>
    <w:link w:val="RodapCarter"/>
    <w:uiPriority w:val="99"/>
    <w:unhideWhenUsed/>
    <w:rsid w:val="00A72962"/>
    <w:pPr>
      <w:tabs>
        <w:tab w:val="center" w:pos="4320"/>
        <w:tab w:val="right" w:pos="8640"/>
      </w:tabs>
    </w:pPr>
    <w:rPr>
      <w:rFonts w:ascii="Calibri" w:hAnsi="Calibri"/>
      <w:sz w:val="22"/>
    </w:rPr>
  </w:style>
  <w:style w:type="character" w:customStyle="1" w:styleId="RodapCarter">
    <w:name w:val="Rodapé Caráter"/>
    <w:link w:val="Rodap"/>
    <w:uiPriority w:val="99"/>
    <w:rsid w:val="00A72962"/>
    <w:rPr>
      <w:rFonts w:ascii="Calibri" w:eastAsia="Times New Roman" w:hAnsi="Calibri"/>
      <w:sz w:val="22"/>
      <w:szCs w:val="22"/>
      <w:lang w:val="pt-PT" w:eastAsia="pt-PT"/>
    </w:rPr>
  </w:style>
  <w:style w:type="character" w:styleId="Nmerodepgina">
    <w:name w:val="page number"/>
    <w:basedOn w:val="Tipodeletrapredefinidodopargrafo"/>
    <w:uiPriority w:val="99"/>
    <w:semiHidden/>
    <w:unhideWhenUsed/>
    <w:rsid w:val="00A72962"/>
  </w:style>
  <w:style w:type="character" w:styleId="Hiperligao">
    <w:name w:val="Hyperlink"/>
    <w:uiPriority w:val="99"/>
    <w:unhideWhenUsed/>
    <w:rsid w:val="00777B0E"/>
    <w:rPr>
      <w:color w:val="0000FF"/>
      <w:u w:val="single"/>
    </w:rPr>
  </w:style>
  <w:style w:type="table" w:styleId="TabelacomGrelha">
    <w:name w:val="Table Grid"/>
    <w:basedOn w:val="Tabelanormal"/>
    <w:uiPriority w:val="59"/>
    <w:rsid w:val="00890E6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stilo1">
    <w:name w:val="Estilo 1"/>
    <w:basedOn w:val="ListaColorida-Cor11"/>
    <w:next w:val="Normal"/>
    <w:link w:val="Estilo1Carcter"/>
    <w:qFormat/>
    <w:rsid w:val="00E21F02"/>
    <w:pPr>
      <w:spacing w:before="240"/>
      <w:ind w:left="0"/>
      <w:contextualSpacing w:val="0"/>
    </w:pPr>
    <w:rPr>
      <w:rFonts w:ascii="NewsGotT" w:hAnsi="NewsGotT"/>
      <w:b/>
      <w:color w:val="595959"/>
      <w:sz w:val="28"/>
    </w:rPr>
  </w:style>
  <w:style w:type="paragraph" w:customStyle="1" w:styleId="TtuloCAP">
    <w:name w:val="TítuloCAP"/>
    <w:basedOn w:val="ListaColorida-Cor11"/>
    <w:next w:val="Normal"/>
    <w:link w:val="TtuloCAPCarcter"/>
    <w:qFormat/>
    <w:rsid w:val="00246F9A"/>
    <w:pPr>
      <w:numPr>
        <w:numId w:val="1"/>
      </w:numPr>
      <w:spacing w:before="480" w:after="240"/>
      <w:ind w:left="567" w:hanging="567"/>
    </w:pPr>
    <w:rPr>
      <w:rFonts w:ascii="NewsGotT" w:hAnsi="NewsGotT"/>
      <w:b/>
      <w:smallCaps/>
      <w:color w:val="595959"/>
      <w:sz w:val="28"/>
    </w:rPr>
  </w:style>
  <w:style w:type="character" w:customStyle="1" w:styleId="ListaColorida-Cor11Carcter">
    <w:name w:val="Lista Colorida - Cor 11 Carácter"/>
    <w:link w:val="ListaColorida-Cor11"/>
    <w:rsid w:val="006E5848"/>
    <w:rPr>
      <w:rFonts w:ascii="Calibri" w:eastAsia="Times New Roman" w:hAnsi="Calibri"/>
      <w:sz w:val="22"/>
      <w:szCs w:val="22"/>
    </w:rPr>
  </w:style>
  <w:style w:type="character" w:customStyle="1" w:styleId="Estilo1Carcter">
    <w:name w:val="Estilo 1 Carácter"/>
    <w:link w:val="Estilo1"/>
    <w:rsid w:val="00E21F02"/>
    <w:rPr>
      <w:rFonts w:ascii="NewsGotT" w:eastAsia="Times New Roman" w:hAnsi="NewsGotT"/>
      <w:b/>
      <w:color w:val="595959"/>
      <w:sz w:val="28"/>
      <w:szCs w:val="22"/>
      <w:lang w:val="x-none" w:eastAsia="x-none"/>
    </w:rPr>
  </w:style>
  <w:style w:type="paragraph" w:customStyle="1" w:styleId="TtuloSECO">
    <w:name w:val="TítuloSECÇÃO"/>
    <w:basedOn w:val="Normal"/>
    <w:next w:val="Normal"/>
    <w:link w:val="TtuloSECOCarcter"/>
    <w:qFormat/>
    <w:rsid w:val="00246F9A"/>
    <w:pPr>
      <w:numPr>
        <w:ilvl w:val="1"/>
        <w:numId w:val="1"/>
      </w:numPr>
      <w:spacing w:before="360"/>
      <w:ind w:left="567" w:hanging="567"/>
    </w:pPr>
    <w:rPr>
      <w:b/>
      <w:color w:val="595959"/>
      <w:lang w:val="x-none" w:eastAsia="x-none"/>
    </w:rPr>
  </w:style>
  <w:style w:type="character" w:customStyle="1" w:styleId="TtuloCAPCarcter">
    <w:name w:val="TítuloCAP Carácter"/>
    <w:link w:val="TtuloCAP"/>
    <w:rsid w:val="00246F9A"/>
    <w:rPr>
      <w:rFonts w:ascii="NewsGotT" w:eastAsia="Times New Roman" w:hAnsi="NewsGotT"/>
      <w:b/>
      <w:smallCaps/>
      <w:color w:val="595959"/>
      <w:sz w:val="28"/>
      <w:szCs w:val="22"/>
      <w:lang w:val="x-none" w:eastAsia="x-none"/>
    </w:rPr>
  </w:style>
  <w:style w:type="paragraph" w:customStyle="1" w:styleId="TituloSUBSECO">
    <w:name w:val="TituloSUBSECÇÃO"/>
    <w:basedOn w:val="Normal"/>
    <w:next w:val="Normal"/>
    <w:qFormat/>
    <w:rsid w:val="00246F9A"/>
    <w:pPr>
      <w:numPr>
        <w:ilvl w:val="2"/>
        <w:numId w:val="2"/>
      </w:numPr>
      <w:spacing w:before="240"/>
      <w:ind w:left="567" w:hanging="567"/>
      <w:jc w:val="left"/>
    </w:pPr>
    <w:rPr>
      <w:color w:val="595959"/>
    </w:rPr>
  </w:style>
  <w:style w:type="character" w:customStyle="1" w:styleId="TtuloSECOCarcter">
    <w:name w:val="TítuloSECÇÃO Carácter"/>
    <w:link w:val="TtuloSECO"/>
    <w:rsid w:val="00246F9A"/>
    <w:rPr>
      <w:rFonts w:ascii="NewsGotT" w:eastAsia="Times New Roman" w:hAnsi="NewsGotT"/>
      <w:b/>
      <w:color w:val="595959"/>
      <w:sz w:val="24"/>
      <w:szCs w:val="22"/>
      <w:lang w:val="x-none" w:eastAsia="x-none"/>
    </w:rPr>
  </w:style>
  <w:style w:type="character" w:customStyle="1" w:styleId="Ttulo1Carter">
    <w:name w:val="Título 1 Caráter"/>
    <w:link w:val="Ttulo1"/>
    <w:uiPriority w:val="9"/>
    <w:rsid w:val="00BB5672"/>
    <w:rPr>
      <w:rFonts w:ascii="NewsGotT" w:eastAsia="Times New Roman" w:hAnsi="NewsGotT"/>
      <w:b/>
      <w:smallCaps/>
      <w:color w:val="595959"/>
      <w:sz w:val="28"/>
      <w:szCs w:val="22"/>
      <w:lang w:val="x-none" w:eastAsia="x-none"/>
    </w:rPr>
  </w:style>
  <w:style w:type="paragraph" w:styleId="Cabealhodondice">
    <w:name w:val="TOC Heading"/>
    <w:basedOn w:val="Ttulo1"/>
    <w:next w:val="Normal"/>
    <w:uiPriority w:val="39"/>
    <w:semiHidden/>
    <w:unhideWhenUsed/>
    <w:qFormat/>
    <w:rsid w:val="00AA427B"/>
    <w:pPr>
      <w:keepLines/>
      <w:spacing w:after="0"/>
      <w:outlineLvl w:val="9"/>
    </w:pPr>
    <w:rPr>
      <w:color w:val="365F91"/>
      <w:szCs w:val="28"/>
      <w:lang w:eastAsia="en-US"/>
    </w:rPr>
  </w:style>
  <w:style w:type="character" w:customStyle="1" w:styleId="Ttulo2Carter">
    <w:name w:val="Título 2 Caráter"/>
    <w:link w:val="Ttulo2"/>
    <w:uiPriority w:val="9"/>
    <w:rsid w:val="00563812"/>
    <w:rPr>
      <w:rFonts w:ascii="NewsGotT" w:eastAsia="Times New Roman" w:hAnsi="NewsGotT"/>
      <w:b/>
      <w:color w:val="595959"/>
      <w:sz w:val="26"/>
      <w:szCs w:val="26"/>
      <w:lang w:eastAsia="x-none"/>
    </w:rPr>
  </w:style>
  <w:style w:type="character" w:customStyle="1" w:styleId="Ttulo3Carter">
    <w:name w:val="Título 3 Caráter"/>
    <w:link w:val="Ttulo3"/>
    <w:uiPriority w:val="9"/>
    <w:rsid w:val="00BB5672"/>
    <w:rPr>
      <w:rFonts w:ascii="NewsGotT" w:eastAsia="Times New Roman" w:hAnsi="NewsGotT"/>
      <w:color w:val="595959"/>
      <w:sz w:val="24"/>
      <w:szCs w:val="22"/>
    </w:rPr>
  </w:style>
  <w:style w:type="paragraph" w:styleId="ndice1">
    <w:name w:val="toc 1"/>
    <w:basedOn w:val="Normal"/>
    <w:next w:val="Normal"/>
    <w:autoRedefine/>
    <w:uiPriority w:val="39"/>
    <w:unhideWhenUsed/>
    <w:rsid w:val="00A04B80"/>
    <w:pPr>
      <w:tabs>
        <w:tab w:val="right" w:leader="dot" w:pos="9054"/>
      </w:tabs>
      <w:spacing w:after="0"/>
    </w:pPr>
  </w:style>
  <w:style w:type="paragraph" w:styleId="ndice2">
    <w:name w:val="toc 2"/>
    <w:basedOn w:val="Normal"/>
    <w:next w:val="Normal"/>
    <w:autoRedefine/>
    <w:uiPriority w:val="39"/>
    <w:unhideWhenUsed/>
    <w:rsid w:val="00597B96"/>
    <w:pPr>
      <w:ind w:left="220"/>
    </w:pPr>
  </w:style>
  <w:style w:type="paragraph" w:styleId="ndice3">
    <w:name w:val="toc 3"/>
    <w:basedOn w:val="Normal"/>
    <w:next w:val="Normal"/>
    <w:autoRedefine/>
    <w:uiPriority w:val="39"/>
    <w:unhideWhenUsed/>
    <w:rsid w:val="00597B96"/>
    <w:pPr>
      <w:ind w:left="440"/>
    </w:pPr>
  </w:style>
  <w:style w:type="character" w:styleId="Hiperligaovisitada">
    <w:name w:val="FollowedHyperlink"/>
    <w:basedOn w:val="Tipodeletrapredefinidodopargrafo"/>
    <w:uiPriority w:val="99"/>
    <w:semiHidden/>
    <w:unhideWhenUsed/>
    <w:rsid w:val="00E21F02"/>
    <w:rPr>
      <w:color w:val="800080" w:themeColor="followedHyperlink"/>
      <w:u w:val="single"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E21F02"/>
    <w:pPr>
      <w:spacing w:after="0"/>
    </w:pPr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E21F02"/>
    <w:rPr>
      <w:rFonts w:ascii="Tahoma" w:eastAsia="Times New Roman" w:hAnsi="Tahoma" w:cs="Tahoma"/>
      <w:sz w:val="16"/>
      <w:szCs w:val="16"/>
    </w:rPr>
  </w:style>
  <w:style w:type="character" w:styleId="Refdecomentrio">
    <w:name w:val="annotation reference"/>
    <w:basedOn w:val="Tipodeletrapredefinidodopargrafo"/>
    <w:uiPriority w:val="99"/>
    <w:semiHidden/>
    <w:unhideWhenUsed/>
    <w:rsid w:val="00E21F02"/>
    <w:rPr>
      <w:sz w:val="16"/>
      <w:szCs w:val="16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21F02"/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21F02"/>
    <w:rPr>
      <w:rFonts w:ascii="NewsGotT" w:eastAsia="Times New Roman" w:hAnsi="NewsGotT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21F02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21F02"/>
    <w:rPr>
      <w:rFonts w:ascii="NewsGotT" w:eastAsia="Times New Roman" w:hAnsi="NewsGotT"/>
      <w:b/>
      <w:bCs/>
    </w:rPr>
  </w:style>
  <w:style w:type="paragraph" w:customStyle="1" w:styleId="EstiloRefs">
    <w:name w:val="Estilo Refs"/>
    <w:basedOn w:val="Normal"/>
    <w:link w:val="EstiloRefsChar"/>
    <w:qFormat/>
    <w:rsid w:val="00CB1C1A"/>
    <w:pPr>
      <w:spacing w:after="0"/>
      <w:ind w:left="567" w:hanging="567"/>
    </w:pPr>
    <w:rPr>
      <w:sz w:val="20"/>
    </w:rPr>
  </w:style>
  <w:style w:type="character" w:customStyle="1" w:styleId="EstiloRefsChar">
    <w:name w:val="Estilo Refs Char"/>
    <w:basedOn w:val="Tipodeletrapredefinidodopargrafo"/>
    <w:link w:val="EstiloRefs"/>
    <w:rsid w:val="00CB1C1A"/>
    <w:rPr>
      <w:rFonts w:ascii="NewsGotT" w:eastAsia="Times New Roman" w:hAnsi="NewsGotT"/>
      <w:szCs w:val="22"/>
    </w:rPr>
  </w:style>
  <w:style w:type="paragraph" w:styleId="Reviso">
    <w:name w:val="Revision"/>
    <w:hidden/>
    <w:uiPriority w:val="71"/>
    <w:rsid w:val="005F431E"/>
    <w:rPr>
      <w:rFonts w:ascii="NewsGotT" w:eastAsia="Times New Roman" w:hAnsi="NewsGotT"/>
      <w:sz w:val="24"/>
      <w:szCs w:val="22"/>
    </w:rPr>
  </w:style>
  <w:style w:type="paragraph" w:styleId="PargrafodaLista">
    <w:name w:val="List Paragraph"/>
    <w:basedOn w:val="Normal"/>
    <w:uiPriority w:val="34"/>
    <w:qFormat/>
    <w:rsid w:val="001627A0"/>
    <w:pPr>
      <w:ind w:left="720"/>
    </w:pPr>
  </w:style>
  <w:style w:type="paragraph" w:styleId="ndiceremissivo1">
    <w:name w:val="index 1"/>
    <w:basedOn w:val="Normal"/>
    <w:next w:val="Normal"/>
    <w:autoRedefine/>
    <w:uiPriority w:val="99"/>
    <w:semiHidden/>
    <w:unhideWhenUsed/>
    <w:rsid w:val="00053174"/>
    <w:pPr>
      <w:spacing w:after="0"/>
      <w:ind w:left="240" w:hanging="240"/>
    </w:pPr>
  </w:style>
  <w:style w:type="paragraph" w:styleId="Textodenotaderodap">
    <w:name w:val="footnote text"/>
    <w:basedOn w:val="Normal"/>
    <w:link w:val="TextodenotaderodapCarter"/>
    <w:uiPriority w:val="99"/>
    <w:semiHidden/>
    <w:unhideWhenUsed/>
    <w:rsid w:val="00307CCA"/>
    <w:pPr>
      <w:spacing w:after="0"/>
      <w:contextualSpacing w:val="0"/>
      <w:jc w:val="left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semiHidden/>
    <w:rsid w:val="00307CCA"/>
    <w:rPr>
      <w:rFonts w:asciiTheme="minorHAnsi" w:eastAsiaTheme="minorHAnsi" w:hAnsiTheme="minorHAnsi" w:cstheme="minorBidi"/>
      <w:lang w:eastAsia="en-US"/>
    </w:rPr>
  </w:style>
  <w:style w:type="character" w:styleId="Refdenotaderodap">
    <w:name w:val="footnote reference"/>
    <w:basedOn w:val="Tipodeletrapredefinidodopargrafo"/>
    <w:uiPriority w:val="99"/>
    <w:semiHidden/>
    <w:unhideWhenUsed/>
    <w:rsid w:val="00307CCA"/>
    <w:rPr>
      <w:vertAlign w:val="superscript"/>
    </w:rPr>
  </w:style>
  <w:style w:type="paragraph" w:styleId="Legenda">
    <w:name w:val="caption"/>
    <w:basedOn w:val="Normal"/>
    <w:next w:val="Normal"/>
    <w:uiPriority w:val="35"/>
    <w:unhideWhenUsed/>
    <w:qFormat/>
    <w:rsid w:val="00952695"/>
    <w:pPr>
      <w:spacing w:after="200"/>
    </w:pPr>
    <w:rPr>
      <w:i/>
      <w:iCs/>
      <w:sz w:val="18"/>
      <w:szCs w:val="18"/>
    </w:rPr>
  </w:style>
  <w:style w:type="paragraph" w:styleId="ndicedeilustraes">
    <w:name w:val="table of figures"/>
    <w:basedOn w:val="Normal"/>
    <w:next w:val="Normal"/>
    <w:uiPriority w:val="99"/>
    <w:unhideWhenUsed/>
    <w:rsid w:val="00FB16B7"/>
    <w:pPr>
      <w:spacing w:after="0"/>
    </w:pPr>
  </w:style>
  <w:style w:type="character" w:styleId="Forte">
    <w:name w:val="Strong"/>
    <w:basedOn w:val="Tipodeletrapredefinidodopargrafo"/>
    <w:uiPriority w:val="22"/>
    <w:qFormat/>
    <w:rsid w:val="007E69B2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9B2AFA"/>
    <w:pPr>
      <w:spacing w:before="100" w:beforeAutospacing="1" w:after="100" w:afterAutospacing="1"/>
      <w:contextualSpacing w:val="0"/>
      <w:jc w:val="left"/>
    </w:pPr>
    <w:rPr>
      <w:rFonts w:ascii="Times New Roman" w:hAnsi="Times New Roman"/>
      <w:szCs w:val="24"/>
    </w:rPr>
  </w:style>
  <w:style w:type="character" w:customStyle="1" w:styleId="UnresolvedMention1">
    <w:name w:val="Unresolved Mention1"/>
    <w:basedOn w:val="Tipodeletrapredefinidodopargrafo"/>
    <w:uiPriority w:val="99"/>
    <w:semiHidden/>
    <w:unhideWhenUsed/>
    <w:rsid w:val="00E74C4B"/>
    <w:rPr>
      <w:color w:val="605E5C"/>
      <w:shd w:val="clear" w:color="auto" w:fill="E1DFDD"/>
    </w:rPr>
  </w:style>
  <w:style w:type="table" w:styleId="TabeladeGrelha5Escura-Destaque1">
    <w:name w:val="Grid Table 5 Dark Accent 1"/>
    <w:basedOn w:val="Tabelanormal"/>
    <w:uiPriority w:val="50"/>
    <w:rsid w:val="0048575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paragraph" w:styleId="SemEspaamento">
    <w:name w:val="No Spacing"/>
    <w:uiPriority w:val="99"/>
    <w:qFormat/>
    <w:rsid w:val="00735405"/>
    <w:pPr>
      <w:contextualSpacing/>
      <w:jc w:val="both"/>
    </w:pPr>
    <w:rPr>
      <w:rFonts w:ascii="NewsGotT" w:eastAsia="Times New Roman" w:hAnsi="NewsGotT"/>
      <w:sz w:val="24"/>
      <w:szCs w:val="22"/>
    </w:rPr>
  </w:style>
  <w:style w:type="character" w:customStyle="1" w:styleId="UnresolvedMention10">
    <w:name w:val="Unresolved Mention1"/>
    <w:basedOn w:val="Tipodeletrapredefinidodopargrafo"/>
    <w:uiPriority w:val="99"/>
    <w:semiHidden/>
    <w:unhideWhenUsed/>
    <w:rsid w:val="00B725F0"/>
    <w:rPr>
      <w:color w:val="605E5C"/>
      <w:shd w:val="clear" w:color="auto" w:fill="E1DFDD"/>
    </w:rPr>
  </w:style>
  <w:style w:type="table" w:styleId="SimplesTabela3">
    <w:name w:val="Plain Table 3"/>
    <w:basedOn w:val="Tabelanormal"/>
    <w:uiPriority w:val="43"/>
    <w:rsid w:val="004E2588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customStyle="1" w:styleId="Default">
    <w:name w:val="Default"/>
    <w:rsid w:val="002D04C5"/>
    <w:pPr>
      <w:autoSpaceDE w:val="0"/>
      <w:autoSpaceDN w:val="0"/>
      <w:adjustRightInd w:val="0"/>
    </w:pPr>
    <w:rPr>
      <w:rFonts w:ascii="NewsGotT" w:eastAsiaTheme="minorHAnsi" w:hAnsi="NewsGotT" w:cs="NewsGotT"/>
      <w:color w:val="000000"/>
      <w:sz w:val="24"/>
      <w:szCs w:val="24"/>
      <w:lang w:eastAsia="en-US"/>
    </w:rPr>
  </w:style>
  <w:style w:type="paragraph" w:styleId="Corpodetexto">
    <w:name w:val="Body Text"/>
    <w:basedOn w:val="Normal"/>
    <w:link w:val="CorpodetextoCarter"/>
    <w:uiPriority w:val="1"/>
    <w:qFormat/>
    <w:rsid w:val="00986634"/>
    <w:pPr>
      <w:widowControl w:val="0"/>
      <w:autoSpaceDE w:val="0"/>
      <w:autoSpaceDN w:val="0"/>
      <w:spacing w:after="0" w:line="240" w:lineRule="auto"/>
      <w:contextualSpacing w:val="0"/>
      <w:jc w:val="left"/>
    </w:pPr>
    <w:rPr>
      <w:rFonts w:ascii="Trebuchet MS" w:eastAsia="Trebuchet MS" w:hAnsi="Trebuchet MS" w:cs="Trebuchet MS"/>
      <w:sz w:val="34"/>
      <w:szCs w:val="34"/>
      <w:lang w:eastAsia="en-US"/>
    </w:rPr>
  </w:style>
  <w:style w:type="character" w:customStyle="1" w:styleId="CorpodetextoCarter">
    <w:name w:val="Corpo de texto Caráter"/>
    <w:basedOn w:val="Tipodeletrapredefinidodopargrafo"/>
    <w:link w:val="Corpodetexto"/>
    <w:uiPriority w:val="1"/>
    <w:rsid w:val="00986634"/>
    <w:rPr>
      <w:rFonts w:ascii="Trebuchet MS" w:eastAsia="Trebuchet MS" w:hAnsi="Trebuchet MS" w:cs="Trebuchet MS"/>
      <w:sz w:val="34"/>
      <w:szCs w:val="3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5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5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556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778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74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109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198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22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9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4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3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7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56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63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18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84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53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93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64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4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0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66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3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13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89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1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679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33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43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file:///C:\Users\prfgo\Google%20Drive\Disserta&#231;&#227;o%20MGPE\05%20-%20Disserta&#231;&#227;o\02%20-%20Report\abaixo" TargetMode="External"/><Relationship Id="rId18" Type="http://schemas.openxmlformats.org/officeDocument/2006/relationships/footer" Target="footer5.xml"/><Relationship Id="rId26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footer" Target="footer8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footer" Target="footer4.xml"/><Relationship Id="rId25" Type="http://schemas.openxmlformats.org/officeDocument/2006/relationships/footer" Target="footer12.xml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footer" Target="footer7.xml"/><Relationship Id="rId29" Type="http://schemas.openxmlformats.org/officeDocument/2006/relationships/footer" Target="footer1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footer" Target="footer11.xml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s://creativecommons.org/licenses/by/4.0/" TargetMode="External"/><Relationship Id="rId23" Type="http://schemas.openxmlformats.org/officeDocument/2006/relationships/footer" Target="footer10.xml"/><Relationship Id="rId28" Type="http://schemas.openxmlformats.org/officeDocument/2006/relationships/footer" Target="footer14.xml"/><Relationship Id="rId10" Type="http://schemas.openxmlformats.org/officeDocument/2006/relationships/header" Target="header1.xml"/><Relationship Id="rId19" Type="http://schemas.openxmlformats.org/officeDocument/2006/relationships/footer" Target="footer6.xml"/><Relationship Id="rId31" Type="http://schemas.openxmlformats.org/officeDocument/2006/relationships/footer" Target="footer17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2.png"/><Relationship Id="rId22" Type="http://schemas.openxmlformats.org/officeDocument/2006/relationships/footer" Target="footer9.xml"/><Relationship Id="rId27" Type="http://schemas.openxmlformats.org/officeDocument/2006/relationships/footer" Target="footer13.xml"/><Relationship Id="rId30" Type="http://schemas.openxmlformats.org/officeDocument/2006/relationships/footer" Target="footer16.xm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noFill/>
        <a:ln>
          <a:solidFill>
            <a:srgbClr val="FF0000"/>
          </a:solidFill>
        </a:ln>
      </a:spPr>
      <a:bodyPr rtlCol="0" anchor="ctr"/>
      <a:lstStyle/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CAC2607-420D-4616-BB3E-D237B9C222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1085</Words>
  <Characters>5859</Characters>
  <Application>Microsoft Office Word</Application>
  <DocSecurity>0</DocSecurity>
  <Lines>48</Lines>
  <Paragraphs>1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Proef</Company>
  <LinksUpToDate>false</LinksUpToDate>
  <CharactersWithSpaces>6931</CharactersWithSpaces>
  <SharedDoc>false</SharedDoc>
  <HyperlinkBase/>
  <HLinks>
    <vt:vector size="114" baseType="variant">
      <vt:variant>
        <vt:i4>6684792</vt:i4>
      </vt:variant>
      <vt:variant>
        <vt:i4>108</vt:i4>
      </vt:variant>
      <vt:variant>
        <vt:i4>0</vt:i4>
      </vt:variant>
      <vt:variant>
        <vt:i4>5</vt:i4>
      </vt:variant>
      <vt:variant>
        <vt:lpwstr>http://owl.english.purdue.edu/owl/resource/560/01/</vt:lpwstr>
      </vt:variant>
      <vt:variant>
        <vt:lpwstr/>
      </vt:variant>
      <vt:variant>
        <vt:i4>1638456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356198428</vt:lpwstr>
      </vt:variant>
      <vt:variant>
        <vt:i4>1638456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Toc356198427</vt:lpwstr>
      </vt:variant>
      <vt:variant>
        <vt:i4>1638456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356198426</vt:lpwstr>
      </vt:variant>
      <vt:variant>
        <vt:i4>1638456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356198425</vt:lpwstr>
      </vt:variant>
      <vt:variant>
        <vt:i4>1638456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356198424</vt:lpwstr>
      </vt:variant>
      <vt:variant>
        <vt:i4>1638456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356198423</vt:lpwstr>
      </vt:variant>
      <vt:variant>
        <vt:i4>1638456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356198422</vt:lpwstr>
      </vt:variant>
      <vt:variant>
        <vt:i4>1638456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356198421</vt:lpwstr>
      </vt:variant>
      <vt:variant>
        <vt:i4>1638456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356198420</vt:lpwstr>
      </vt:variant>
      <vt:variant>
        <vt:i4>1703992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356198419</vt:lpwstr>
      </vt:variant>
      <vt:variant>
        <vt:i4>1703992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356198418</vt:lpwstr>
      </vt:variant>
      <vt:variant>
        <vt:i4>1703992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356198417</vt:lpwstr>
      </vt:variant>
      <vt:variant>
        <vt:i4>1703992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356198416</vt:lpwstr>
      </vt:variant>
      <vt:variant>
        <vt:i4>1703992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356198415</vt:lpwstr>
      </vt:variant>
      <vt:variant>
        <vt:i4>1703992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356198414</vt:lpwstr>
      </vt:variant>
      <vt:variant>
        <vt:i4>1703992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356198413</vt:lpwstr>
      </vt:variant>
      <vt:variant>
        <vt:i4>1703992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356198412</vt:lpwstr>
      </vt:variant>
      <vt:variant>
        <vt:i4>3539001</vt:i4>
      </vt:variant>
      <vt:variant>
        <vt:i4>0</vt:i4>
      </vt:variant>
      <vt:variant>
        <vt:i4>0</vt:i4>
      </vt:variant>
      <vt:variant>
        <vt:i4>5</vt:i4>
      </vt:variant>
      <vt:variant>
        <vt:lpwstr>http://alunos.uminho.pt/Default.aspx?tabid=1&amp;pageid=161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ardo Gonçalves</dc:creator>
  <cp:keywords/>
  <dc:description/>
  <cp:lastModifiedBy>Ana Rita Barros Lago Costa Rodrigues</cp:lastModifiedBy>
  <cp:revision>2</cp:revision>
  <cp:lastPrinted>2022-11-18T14:43:00Z</cp:lastPrinted>
  <dcterms:created xsi:type="dcterms:W3CDTF">2026-04-01T10:31:00Z</dcterms:created>
  <dcterms:modified xsi:type="dcterms:W3CDTF">2026-04-01T1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harvard-limerick</vt:lpwstr>
  </property>
  <property fmtid="{D5CDD505-2E9C-101B-9397-08002B2CF9AE}" pid="9" name="Mendeley Recent Style Name 3_1">
    <vt:lpwstr>Harvard - University of Limerick (Cite it Right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lecture-notes-in-computer-science</vt:lpwstr>
  </property>
  <property fmtid="{D5CDD505-2E9C-101B-9397-08002B2CF9AE}" pid="21" name="Mendeley Recent Style Name 9_1">
    <vt:lpwstr>Springer - Lecture Notes in Computer Scienc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3bb18c7-0b94-30e3-bfc9-aeb44feb1de6</vt:lpwstr>
  </property>
  <property fmtid="{D5CDD505-2E9C-101B-9397-08002B2CF9AE}" pid="24" name="Mendeley Citation Style_1">
    <vt:lpwstr>http://www.zotero.org/styles/apa</vt:lpwstr>
  </property>
  <property fmtid="{D5CDD505-2E9C-101B-9397-08002B2CF9AE}" pid="25" name="Title">
    <vt:lpwstr>Aplicação de Metodologias Ágeis de Gestão de Projetos no Departamento de Inovação do Grupo Proef</vt:lpwstr>
  </property>
</Properties>
</file>